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6779D" w14:textId="39C0BE31" w:rsidR="004D4C07" w:rsidRDefault="00682D70">
      <w:pPr>
        <w:spacing w:line="360" w:lineRule="auto"/>
        <w:jc w:val="left"/>
        <w:rPr>
          <w:rStyle w:val="normaltxt1"/>
          <w:rFonts w:ascii="Times New Roman" w:hAnsi="Times New Roman" w:cs="Times New Roman" w:hint="default"/>
          <w:b/>
          <w:bCs/>
          <w:color w:val="auto"/>
          <w:sz w:val="24"/>
          <w:szCs w:val="22"/>
        </w:rPr>
      </w:pPr>
      <w:r>
        <w:rPr>
          <w:rStyle w:val="normaltxt1"/>
          <w:rFonts w:ascii="Times New Roman" w:hAnsi="Times New Roman" w:cs="Times New Roman" w:hint="default"/>
          <w:b/>
          <w:bCs/>
          <w:color w:val="auto"/>
          <w:sz w:val="24"/>
          <w:szCs w:val="22"/>
        </w:rPr>
        <w:t>Opinion</w:t>
      </w:r>
    </w:p>
    <w:p w14:paraId="657FCAD1" w14:textId="77777777" w:rsidR="00960F07" w:rsidRDefault="00960F07" w:rsidP="00960F07">
      <w:pPr>
        <w:rPr>
          <w:b/>
          <w:sz w:val="32"/>
        </w:rPr>
      </w:pPr>
      <w:r w:rsidRPr="00AE6A84">
        <w:rPr>
          <w:b/>
          <w:sz w:val="32"/>
        </w:rPr>
        <w:t>Focused Ul</w:t>
      </w:r>
      <w:r>
        <w:rPr>
          <w:b/>
          <w:sz w:val="32"/>
        </w:rPr>
        <w:t xml:space="preserve">trasound Surgery in </w:t>
      </w:r>
      <w:proofErr w:type="spellStart"/>
      <w:r>
        <w:rPr>
          <w:b/>
          <w:sz w:val="32"/>
        </w:rPr>
        <w:t>Gynaecology</w:t>
      </w:r>
      <w:proofErr w:type="spellEnd"/>
      <w:r>
        <w:rPr>
          <w:b/>
          <w:sz w:val="32"/>
        </w:rPr>
        <w:t xml:space="preserve"> – a call to </w:t>
      </w:r>
      <w:r w:rsidRPr="00AE6A84">
        <w:rPr>
          <w:b/>
          <w:sz w:val="32"/>
        </w:rPr>
        <w:t>validat</w:t>
      </w:r>
      <w:r>
        <w:rPr>
          <w:b/>
          <w:sz w:val="32"/>
        </w:rPr>
        <w:t>e</w:t>
      </w:r>
      <w:r w:rsidRPr="00AE6A84">
        <w:rPr>
          <w:b/>
          <w:sz w:val="32"/>
        </w:rPr>
        <w:t xml:space="preserve"> a new surgical </w:t>
      </w:r>
      <w:r>
        <w:rPr>
          <w:b/>
          <w:sz w:val="32"/>
        </w:rPr>
        <w:t>approach</w:t>
      </w:r>
    </w:p>
    <w:p w14:paraId="6B0FE882" w14:textId="77777777" w:rsidR="00960F07" w:rsidRDefault="00960F07" w:rsidP="00960F07">
      <w:pPr>
        <w:rPr>
          <w:sz w:val="24"/>
        </w:rPr>
      </w:pPr>
    </w:p>
    <w:p w14:paraId="01867487" w14:textId="141B015C" w:rsidR="00960F07" w:rsidRPr="00960F07" w:rsidRDefault="00960F07" w:rsidP="00960F07">
      <w:pPr>
        <w:rPr>
          <w:sz w:val="24"/>
        </w:rPr>
      </w:pPr>
      <w:r w:rsidRPr="00960F07">
        <w:rPr>
          <w:sz w:val="24"/>
        </w:rPr>
        <w:t>Wu Shun Felix Wong</w:t>
      </w:r>
      <w:r w:rsidRPr="00960F07">
        <w:rPr>
          <w:sz w:val="24"/>
          <w:vertAlign w:val="superscript"/>
        </w:rPr>
        <w:t>1</w:t>
      </w:r>
      <w:r w:rsidRPr="00960F07">
        <w:rPr>
          <w:sz w:val="24"/>
        </w:rPr>
        <w:t>, Lian Zhang</w:t>
      </w:r>
      <w:r w:rsidRPr="00960F07">
        <w:rPr>
          <w:sz w:val="24"/>
          <w:vertAlign w:val="superscript"/>
        </w:rPr>
        <w:t>2</w:t>
      </w:r>
    </w:p>
    <w:p w14:paraId="5C57A502" w14:textId="77777777" w:rsidR="00960F07" w:rsidRDefault="00960F07" w:rsidP="00960F07">
      <w:pPr>
        <w:rPr>
          <w:sz w:val="24"/>
          <w:vertAlign w:val="superscript"/>
        </w:rPr>
      </w:pPr>
    </w:p>
    <w:p w14:paraId="2C47D9CA" w14:textId="77777777" w:rsidR="00960F07" w:rsidRPr="00960F07" w:rsidRDefault="00960F07" w:rsidP="00960F07">
      <w:pPr>
        <w:rPr>
          <w:sz w:val="24"/>
        </w:rPr>
      </w:pPr>
      <w:r w:rsidRPr="00960F07">
        <w:rPr>
          <w:sz w:val="24"/>
          <w:vertAlign w:val="superscript"/>
        </w:rPr>
        <w:t>1</w:t>
      </w:r>
      <w:r w:rsidRPr="00960F07">
        <w:rPr>
          <w:sz w:val="24"/>
        </w:rPr>
        <w:t xml:space="preserve"> School of Women’s and Children’s Health, The University of New South Wales, NSW, Australia</w:t>
      </w:r>
    </w:p>
    <w:p w14:paraId="5B7AE11D" w14:textId="77777777" w:rsidR="00960F07" w:rsidRPr="00960F07" w:rsidRDefault="00960F07" w:rsidP="00960F07">
      <w:pPr>
        <w:rPr>
          <w:sz w:val="24"/>
        </w:rPr>
      </w:pPr>
      <w:r w:rsidRPr="00960F07">
        <w:rPr>
          <w:sz w:val="24"/>
          <w:vertAlign w:val="superscript"/>
        </w:rPr>
        <w:t xml:space="preserve">2 </w:t>
      </w:r>
      <w:r w:rsidRPr="00960F07">
        <w:rPr>
          <w:sz w:val="24"/>
        </w:rPr>
        <w:t>State Key Laboratory of Ultrasound in Medicine and Engineering, College of Biomedical Engineering, Chongqing Medical University, Chongqing, China</w:t>
      </w:r>
    </w:p>
    <w:p w14:paraId="0C39A9DA" w14:textId="77777777" w:rsidR="00960F07" w:rsidRDefault="00881D18">
      <w:pPr>
        <w:spacing w:line="360" w:lineRule="auto"/>
        <w:jc w:val="left"/>
        <w:rPr>
          <w:rFonts w:ascii="Times New Roman" w:eastAsia="宋体" w:hAnsi="Times New Roman" w:cs="Times New Roman"/>
          <w:szCs w:val="21"/>
          <w:shd w:val="clear" w:color="auto" w:fill="FFFFFF"/>
        </w:rPr>
      </w:pPr>
      <w:r>
        <w:rPr>
          <w:rFonts w:ascii="Times New Roman" w:eastAsia="宋体" w:hAnsi="Times New Roman" w:cs="Times New Roman"/>
          <w:b/>
          <w:bCs/>
          <w:szCs w:val="21"/>
          <w:shd w:val="clear" w:color="auto" w:fill="FFFFFF"/>
        </w:rPr>
        <w:t>Correspondence to</w:t>
      </w:r>
      <w:r w:rsidR="00960F07">
        <w:rPr>
          <w:rFonts w:ascii="Times New Roman" w:eastAsia="宋体" w:hAnsi="Times New Roman" w:cs="Times New Roman"/>
          <w:szCs w:val="21"/>
          <w:shd w:val="clear" w:color="auto" w:fill="FFFFFF"/>
        </w:rPr>
        <w:t>: Prof</w:t>
      </w:r>
      <w:r>
        <w:rPr>
          <w:rFonts w:ascii="Times New Roman" w:eastAsia="宋体" w:hAnsi="Times New Roman" w:cs="Times New Roman"/>
          <w:szCs w:val="21"/>
          <w:shd w:val="clear" w:color="auto" w:fill="FFFFFF"/>
        </w:rPr>
        <w:t xml:space="preserve">. </w:t>
      </w:r>
      <w:r w:rsidR="00960F07">
        <w:rPr>
          <w:rFonts w:ascii="Times New Roman" w:eastAsia="宋体" w:hAnsi="Times New Roman" w:cs="Times New Roman"/>
          <w:szCs w:val="21"/>
          <w:shd w:val="clear" w:color="auto" w:fill="FFFFFF"/>
        </w:rPr>
        <w:t xml:space="preserve">Wu Shun Felix Wong, </w:t>
      </w:r>
      <w:r w:rsidR="00960F07" w:rsidRPr="00960F07">
        <w:rPr>
          <w:rFonts w:ascii="Times New Roman" w:eastAsia="宋体" w:hAnsi="Times New Roman" w:cs="Times New Roman"/>
          <w:szCs w:val="21"/>
          <w:shd w:val="clear" w:color="auto" w:fill="FFFFFF"/>
        </w:rPr>
        <w:t xml:space="preserve">School of Women’s and Children’s Health, The University of New South Wales, NSW, Australia </w:t>
      </w:r>
    </w:p>
    <w:p w14:paraId="2FAB22BA" w14:textId="77777777" w:rsidR="00960F07" w:rsidRDefault="00960F07">
      <w:pPr>
        <w:spacing w:line="360" w:lineRule="auto"/>
        <w:jc w:val="left"/>
        <w:rPr>
          <w:rFonts w:ascii="Times New Roman" w:eastAsia="宋体" w:hAnsi="Times New Roman" w:cs="Times New Roman"/>
          <w:szCs w:val="21"/>
          <w:shd w:val="clear" w:color="auto" w:fill="FFFFFF"/>
        </w:rPr>
      </w:pPr>
      <w:r>
        <w:rPr>
          <w:rFonts w:ascii="Times New Roman" w:eastAsia="宋体" w:hAnsi="Times New Roman" w:cs="Times New Roman"/>
          <w:szCs w:val="21"/>
          <w:shd w:val="clear" w:color="auto" w:fill="FFFFFF"/>
        </w:rPr>
        <w:t>Postal address: Room 831, Central Building, 1 Pedder Street, Central, Hong Kong, SAR China</w:t>
      </w:r>
    </w:p>
    <w:p w14:paraId="39EAE6E5" w14:textId="549A1FCD" w:rsidR="00960F07" w:rsidRDefault="00881D18">
      <w:pPr>
        <w:spacing w:line="360" w:lineRule="auto"/>
        <w:jc w:val="left"/>
        <w:rPr>
          <w:rFonts w:ascii="Times New Roman" w:eastAsia="宋体" w:hAnsi="Times New Roman" w:cs="Times New Roman"/>
          <w:szCs w:val="21"/>
          <w:shd w:val="clear" w:color="auto" w:fill="FFFFFF"/>
        </w:rPr>
      </w:pPr>
      <w:r>
        <w:rPr>
          <w:rFonts w:ascii="Times New Roman" w:eastAsia="宋体" w:hAnsi="Times New Roman" w:cs="Times New Roman"/>
          <w:szCs w:val="21"/>
          <w:shd w:val="clear" w:color="auto" w:fill="FFFFFF"/>
        </w:rPr>
        <w:t xml:space="preserve">E-mail: </w:t>
      </w:r>
      <w:hyperlink r:id="rId9" w:history="1">
        <w:r w:rsidR="00960F07" w:rsidRPr="00451306">
          <w:rPr>
            <w:rStyle w:val="af0"/>
            <w:rFonts w:ascii="Times New Roman" w:eastAsia="宋体" w:hAnsi="Times New Roman" w:cs="Times New Roman"/>
            <w:szCs w:val="21"/>
            <w:shd w:val="clear" w:color="auto" w:fill="FFFFFF"/>
          </w:rPr>
          <w:t>fwong3@hotmail.com.hk</w:t>
        </w:r>
      </w:hyperlink>
    </w:p>
    <w:p w14:paraId="43E02626" w14:textId="019F1132" w:rsidR="004D4C07" w:rsidRDefault="00960F07" w:rsidP="00960F07">
      <w:pPr>
        <w:spacing w:line="360" w:lineRule="auto"/>
        <w:jc w:val="left"/>
        <w:rPr>
          <w:rStyle w:val="apple-converted-space"/>
          <w:rFonts w:ascii="Times New Roman" w:hAnsi="Times New Roman" w:cs="Times New Roman"/>
          <w:b/>
          <w:sz w:val="24"/>
          <w:szCs w:val="24"/>
        </w:rPr>
      </w:pPr>
      <w:r>
        <w:rPr>
          <w:rFonts w:ascii="Times New Roman" w:eastAsia="宋体" w:hAnsi="Times New Roman" w:cs="Times New Roman"/>
          <w:szCs w:val="21"/>
          <w:shd w:val="clear" w:color="auto" w:fill="FFFFFF"/>
        </w:rPr>
        <w:t>O</w:t>
      </w:r>
      <w:r w:rsidR="00881D18">
        <w:rPr>
          <w:rFonts w:ascii="Times New Roman" w:eastAsia="宋体" w:hAnsi="Times New Roman" w:cs="Times New Roman"/>
          <w:szCs w:val="21"/>
          <w:shd w:val="clear" w:color="auto" w:fill="FFFFFF"/>
        </w:rPr>
        <w:t xml:space="preserve">RCID: </w:t>
      </w:r>
      <w:r w:rsidRPr="00960F07">
        <w:rPr>
          <w:rFonts w:ascii="Times New Roman" w:eastAsia="宋体" w:hAnsi="Times New Roman" w:cs="Times New Roman"/>
          <w:szCs w:val="21"/>
          <w:shd w:val="clear" w:color="auto" w:fill="FFFFFF"/>
        </w:rPr>
        <w:t>https://orcid.org/0000-0002-7256-1371</w:t>
      </w:r>
    </w:p>
    <w:p w14:paraId="0B2362F9" w14:textId="7D19BFFB" w:rsidR="00BA1DCA" w:rsidRDefault="00BA1DCA" w:rsidP="00BA1DCA">
      <w:pPr>
        <w:adjustRightInd w:val="0"/>
        <w:snapToGrid w:val="0"/>
        <w:spacing w:beforeLines="100" w:before="312"/>
        <w:rPr>
          <w:rFonts w:ascii="Times New Roman" w:eastAsia="Times New Roman" w:hAnsi="Times New Roman" w:cs="Times New Roman"/>
          <w:b/>
          <w:bCs/>
          <w:iCs/>
          <w:color w:val="190F13"/>
          <w:sz w:val="24"/>
        </w:rPr>
      </w:pPr>
      <w:r>
        <w:rPr>
          <w:rFonts w:ascii="Times New Roman" w:eastAsia="Times New Roman" w:hAnsi="Times New Roman" w:cs="Times New Roman"/>
          <w:b/>
          <w:bCs/>
          <w:iCs/>
          <w:color w:val="190F13"/>
          <w:sz w:val="24"/>
        </w:rPr>
        <w:t>ABSTRACT</w:t>
      </w:r>
    </w:p>
    <w:p w14:paraId="247C9B45" w14:textId="596D709C" w:rsidR="00960F07" w:rsidRDefault="00960F07" w:rsidP="00BA1DCA">
      <w:pPr>
        <w:adjustRightInd w:val="0"/>
        <w:snapToGrid w:val="0"/>
        <w:spacing w:beforeLines="50" w:before="156" w:line="260" w:lineRule="atLeast"/>
        <w:rPr>
          <w:rFonts w:ascii="Times New Roman" w:eastAsia="Times New Roman" w:hAnsi="Times New Roman" w:cs="Times New Roman"/>
          <w:iCs/>
          <w:color w:val="808080" w:themeColor="background1" w:themeShade="80"/>
          <w:sz w:val="18"/>
          <w:szCs w:val="18"/>
        </w:rPr>
      </w:pPr>
      <w:r w:rsidRPr="00960F07">
        <w:rPr>
          <w:rFonts w:ascii="Times New Roman" w:eastAsia="Times New Roman" w:hAnsi="Times New Roman" w:cs="Times New Roman"/>
          <w:iCs/>
          <w:color w:val="808080" w:themeColor="background1" w:themeShade="80"/>
          <w:sz w:val="18"/>
          <w:szCs w:val="18"/>
        </w:rPr>
        <w:t>Ultrasound-guided HIFU (</w:t>
      </w:r>
      <w:proofErr w:type="spellStart"/>
      <w:r w:rsidRPr="00960F07">
        <w:rPr>
          <w:rFonts w:ascii="Times New Roman" w:eastAsia="Times New Roman" w:hAnsi="Times New Roman" w:cs="Times New Roman"/>
          <w:iCs/>
          <w:color w:val="808080" w:themeColor="background1" w:themeShade="80"/>
          <w:sz w:val="18"/>
          <w:szCs w:val="18"/>
        </w:rPr>
        <w:t>USgHIFU</w:t>
      </w:r>
      <w:proofErr w:type="spellEnd"/>
      <w:r w:rsidRPr="00960F07">
        <w:rPr>
          <w:rFonts w:ascii="Times New Roman" w:eastAsia="Times New Roman" w:hAnsi="Times New Roman" w:cs="Times New Roman"/>
          <w:iCs/>
          <w:color w:val="808080" w:themeColor="background1" w:themeShade="80"/>
          <w:sz w:val="18"/>
          <w:szCs w:val="18"/>
        </w:rPr>
        <w:t>) ablation is now a new non</w:t>
      </w:r>
      <w:r w:rsidR="0026113F">
        <w:rPr>
          <w:rFonts w:ascii="Times New Roman" w:eastAsia="Times New Roman" w:hAnsi="Times New Roman" w:cs="Times New Roman"/>
          <w:iCs/>
          <w:color w:val="808080" w:themeColor="background1" w:themeShade="80"/>
          <w:sz w:val="18"/>
          <w:szCs w:val="18"/>
        </w:rPr>
        <w:t>-</w:t>
      </w:r>
      <w:r w:rsidRPr="00960F07">
        <w:rPr>
          <w:rFonts w:ascii="Times New Roman" w:eastAsia="Times New Roman" w:hAnsi="Times New Roman" w:cs="Times New Roman"/>
          <w:iCs/>
          <w:color w:val="808080" w:themeColor="background1" w:themeShade="80"/>
          <w:sz w:val="18"/>
          <w:szCs w:val="18"/>
        </w:rPr>
        <w:t>invasive surgical procedure that developed rapidly in China, with vast clinical experience accumulating in treating uterine fibroids, adenomyosis, and other gynecological diseases with great success. However, there were limited collaborative and randomized studies, except those from China. Then the success rate of this new surgery requires more validations. Therefore, to advance this new surgical approach, the paper calls for collaborative validation from reports of large randomized, multi-center studies on treating uterine fibroids, adenomyosis, and other gynecological diseases.</w:t>
      </w:r>
    </w:p>
    <w:p w14:paraId="7A83B725" w14:textId="144C8506" w:rsidR="00BA1DCA" w:rsidRDefault="00BA1DCA" w:rsidP="00BA1DCA">
      <w:pPr>
        <w:adjustRightInd w:val="0"/>
        <w:snapToGrid w:val="0"/>
        <w:spacing w:beforeLines="50" w:before="156" w:line="260" w:lineRule="atLeast"/>
        <w:rPr>
          <w:rFonts w:ascii="Times New Roman" w:hAnsi="Times New Roman" w:cs="Times New Roman"/>
          <w:color w:val="0C0C0C"/>
          <w:sz w:val="22"/>
        </w:rPr>
      </w:pPr>
      <w:r>
        <w:rPr>
          <w:rFonts w:ascii="Times New Roman" w:eastAsia="Times New Roman" w:hAnsi="Times New Roman" w:cs="Times New Roman"/>
          <w:b/>
          <w:bCs/>
          <w:iCs/>
          <w:color w:val="190F13"/>
          <w:sz w:val="24"/>
        </w:rPr>
        <w:t>Keywords:</w:t>
      </w:r>
      <w:r>
        <w:rPr>
          <w:rFonts w:ascii="Times New Roman" w:hAnsi="Times New Roman" w:cs="Times New Roman"/>
          <w:sz w:val="20"/>
          <w:szCs w:val="20"/>
        </w:rPr>
        <w:t xml:space="preserve"> </w:t>
      </w:r>
      <w:r w:rsidR="00960F07" w:rsidRPr="00960F07">
        <w:rPr>
          <w:rFonts w:ascii="Times New Roman" w:hAnsi="Times New Roman" w:cs="Times New Roman"/>
          <w:color w:val="0C0C0C"/>
          <w:sz w:val="22"/>
        </w:rPr>
        <w:t xml:space="preserve">FUS, HIFU, </w:t>
      </w:r>
      <w:proofErr w:type="spellStart"/>
      <w:r w:rsidR="00960F07">
        <w:rPr>
          <w:rFonts w:ascii="Times New Roman" w:hAnsi="Times New Roman" w:cs="Times New Roman"/>
          <w:color w:val="0C0C0C"/>
          <w:sz w:val="22"/>
        </w:rPr>
        <w:t>USgHIFU</w:t>
      </w:r>
      <w:proofErr w:type="spellEnd"/>
      <w:r w:rsidR="00960F07">
        <w:rPr>
          <w:rFonts w:ascii="Times New Roman" w:hAnsi="Times New Roman" w:cs="Times New Roman"/>
          <w:color w:val="0C0C0C"/>
          <w:sz w:val="22"/>
        </w:rPr>
        <w:t xml:space="preserve">, </w:t>
      </w:r>
      <w:r w:rsidR="00960F07" w:rsidRPr="00960F07">
        <w:rPr>
          <w:rFonts w:ascii="Times New Roman" w:hAnsi="Times New Roman" w:cs="Times New Roman"/>
          <w:color w:val="0C0C0C"/>
          <w:sz w:val="22"/>
        </w:rPr>
        <w:t>uterine fibroids, adenomyosis, validation</w:t>
      </w:r>
    </w:p>
    <w:p w14:paraId="6958F218" w14:textId="77777777" w:rsidR="00960F07" w:rsidRPr="00BA1DCA" w:rsidRDefault="00960F07" w:rsidP="00BA1DCA">
      <w:pPr>
        <w:adjustRightInd w:val="0"/>
        <w:snapToGrid w:val="0"/>
        <w:spacing w:beforeLines="50" w:before="156" w:line="260" w:lineRule="atLeast"/>
        <w:rPr>
          <w:rFonts w:ascii="Times New Roman" w:eastAsia="宋体" w:hAnsi="Times New Roman" w:cs="Times New Roman"/>
          <w:iCs/>
          <w:sz w:val="20"/>
          <w:szCs w:val="20"/>
        </w:rPr>
      </w:pPr>
    </w:p>
    <w:p w14:paraId="1583F52D" w14:textId="77777777" w:rsidR="00960F07" w:rsidRDefault="00960F07">
      <w:pPr>
        <w:widowControl/>
        <w:jc w:val="left"/>
        <w:rPr>
          <w:rStyle w:val="normaltxt1"/>
          <w:rFonts w:ascii="Times New Roman" w:eastAsia="黑体" w:hAnsi="Times New Roman" w:cs="Times New Roman" w:hint="default"/>
          <w:color w:val="auto"/>
          <w:sz w:val="22"/>
          <w:szCs w:val="22"/>
        </w:rPr>
      </w:pPr>
      <w:r>
        <w:rPr>
          <w:rStyle w:val="normaltxt1"/>
          <w:rFonts w:ascii="Times New Roman" w:eastAsia="黑体" w:hAnsi="Times New Roman" w:cs="Times New Roman" w:hint="default"/>
          <w:color w:val="auto"/>
          <w:sz w:val="22"/>
          <w:szCs w:val="22"/>
        </w:rPr>
        <w:br w:type="page"/>
      </w:r>
    </w:p>
    <w:p w14:paraId="558F4B61" w14:textId="509F9780" w:rsidR="00960F07" w:rsidRPr="00960F07" w:rsidRDefault="00960F07" w:rsidP="00960F07">
      <w:pPr>
        <w:adjustRightInd w:val="0"/>
        <w:snapToGrid w:val="0"/>
        <w:spacing w:beforeLines="100" w:before="312" w:line="260" w:lineRule="atLeast"/>
        <w:rPr>
          <w:rStyle w:val="normaltxt1"/>
          <w:rFonts w:ascii="Times New Roman" w:eastAsia="黑体" w:hAnsi="Times New Roman" w:cs="Times New Roman" w:hint="default"/>
          <w:color w:val="auto"/>
          <w:sz w:val="22"/>
          <w:szCs w:val="22"/>
        </w:rPr>
      </w:pPr>
      <w:r w:rsidRPr="00960F07">
        <w:rPr>
          <w:rStyle w:val="normaltxt1"/>
          <w:rFonts w:ascii="Times New Roman" w:eastAsia="黑体" w:hAnsi="Times New Roman" w:cs="Times New Roman" w:hint="default"/>
          <w:color w:val="auto"/>
          <w:sz w:val="22"/>
          <w:szCs w:val="22"/>
        </w:rPr>
        <w:lastRenderedPageBreak/>
        <w:t xml:space="preserve">It is uncommon for an entirely new surgical approach to become a routine gynecological practice. Focused ultrasound surgery (FUS) or high intensity focused ultrasound (HIFU) ablation for treating uterine fibroids and adenomyosis may now be considered such a development. </w:t>
      </w:r>
    </w:p>
    <w:p w14:paraId="754B9AF5" w14:textId="27708DCD" w:rsidR="00960F07" w:rsidRPr="0015255E" w:rsidRDefault="00960F07" w:rsidP="00960F07">
      <w:pPr>
        <w:adjustRightInd w:val="0"/>
        <w:snapToGrid w:val="0"/>
        <w:spacing w:beforeLines="100" w:before="312" w:line="260" w:lineRule="atLeast"/>
        <w:rPr>
          <w:rStyle w:val="normaltxt1"/>
          <w:rFonts w:ascii="Times New Roman" w:eastAsia="黑体" w:hAnsi="Times New Roman" w:cs="Times New Roman" w:hint="default"/>
          <w:color w:val="auto"/>
          <w:sz w:val="22"/>
          <w:szCs w:val="22"/>
        </w:rPr>
      </w:pPr>
      <w:r w:rsidRPr="00960F07">
        <w:rPr>
          <w:rStyle w:val="normaltxt1"/>
          <w:rFonts w:ascii="Times New Roman" w:eastAsia="黑体" w:hAnsi="Times New Roman" w:cs="Times New Roman" w:hint="default"/>
          <w:color w:val="auto"/>
          <w:sz w:val="22"/>
          <w:szCs w:val="22"/>
        </w:rPr>
        <w:t xml:space="preserve">HIFU ablation for treating uterine fibroids and adenomyosis in women is </w:t>
      </w:r>
      <w:r w:rsidR="0026113F">
        <w:rPr>
          <w:rStyle w:val="normaltxt1"/>
          <w:rFonts w:ascii="Times New Roman" w:eastAsia="黑体" w:hAnsi="Times New Roman" w:cs="Times New Roman" w:hint="default"/>
          <w:color w:val="auto"/>
          <w:sz w:val="22"/>
          <w:szCs w:val="22"/>
        </w:rPr>
        <w:t xml:space="preserve">increasingly </w:t>
      </w:r>
      <w:r w:rsidRPr="00960F07">
        <w:rPr>
          <w:rStyle w:val="normaltxt1"/>
          <w:rFonts w:ascii="Times New Roman" w:eastAsia="黑体" w:hAnsi="Times New Roman" w:cs="Times New Roman" w:hint="default"/>
          <w:color w:val="auto"/>
          <w:sz w:val="22"/>
          <w:szCs w:val="22"/>
        </w:rPr>
        <w:t xml:space="preserve">popular in China and some Asian countries </w:t>
      </w:r>
      <w:r w:rsidR="00173E5B">
        <w:rPr>
          <w:rStyle w:val="normaltxt1"/>
          <w:rFonts w:ascii="Times New Roman" w:eastAsia="黑体" w:hAnsi="Times New Roman" w:cs="Times New Roman" w:hint="default"/>
          <w:color w:val="auto"/>
          <w:sz w:val="22"/>
          <w:szCs w:val="22"/>
        </w:rPr>
        <w:fldChar w:fldCharType="begin"/>
      </w:r>
      <w:r w:rsidR="00173E5B">
        <w:rPr>
          <w:rStyle w:val="normaltxt1"/>
          <w:rFonts w:ascii="Times New Roman" w:eastAsia="黑体" w:hAnsi="Times New Roman" w:cs="Times New Roman" w:hint="default"/>
          <w:color w:val="auto"/>
          <w:sz w:val="22"/>
          <w:szCs w:val="22"/>
        </w:rPr>
        <w:instrText xml:space="preserve"> ADDIN EN.CITE &lt;EndNote&gt;&lt;Cite&gt;&lt;Author&gt;Lee&lt;/Author&gt;&lt;Year&gt;2021&lt;/Year&gt;&lt;RecNum&gt;1769&lt;/RecNum&gt;&lt;DisplayText&gt;(1)&lt;/DisplayText&gt;&lt;record&gt;&lt;rec-number&gt;1769&lt;/rec-number&gt;&lt;foreign-keys&gt;&lt;key app="EN" db-id="rzsra02stw2v04ee00q5sr2cewvpvfszaesv" timestamp="1639054870"&gt;1769&lt;/key&gt;&lt;/foreign-keys&gt;&lt;ref-type name="Journal Article"&gt;17&lt;/ref-type&gt;&lt;contributors&gt;&lt;authors&gt;&lt;author&gt;Lee, Keen Whye&lt;/author&gt;&lt;/authors&gt;&lt;/contributors&gt;&lt;titles&gt;&lt;title&gt;The Asian perspective on HIFU&lt;/title&gt;&lt;secondary-title&gt;International Journal of Hyperthermia&lt;/secondary-title&gt;&lt;/titles&gt;&lt;periodical&gt;&lt;full-title&gt;International Journal of Hyperthermia&lt;/full-title&gt;&lt;/periodical&gt;&lt;pages&gt;5-8&lt;/pages&gt;&lt;volume&gt;38&lt;/volume&gt;&lt;number&gt;2&lt;/number&gt;&lt;dates&gt;&lt;year&gt;2021&lt;/year&gt;&lt;/dates&gt;&lt;isbn&gt;0265-6736&lt;/isbn&gt;&lt;urls&gt;&lt;/urls&gt;&lt;/record&gt;&lt;/Cite&gt;&lt;/EndNote&gt;</w:instrText>
      </w:r>
      <w:r w:rsidR="00173E5B">
        <w:rPr>
          <w:rStyle w:val="normaltxt1"/>
          <w:rFonts w:ascii="Times New Roman" w:eastAsia="黑体" w:hAnsi="Times New Roman" w:cs="Times New Roman" w:hint="default"/>
          <w:color w:val="auto"/>
          <w:sz w:val="22"/>
          <w:szCs w:val="22"/>
        </w:rPr>
        <w:fldChar w:fldCharType="separate"/>
      </w:r>
      <w:r w:rsidR="00173E5B">
        <w:rPr>
          <w:rStyle w:val="normaltxt1"/>
          <w:rFonts w:ascii="Times New Roman" w:eastAsia="黑体" w:hAnsi="Times New Roman" w:cs="Times New Roman" w:hint="default"/>
          <w:noProof/>
          <w:color w:val="auto"/>
          <w:sz w:val="22"/>
          <w:szCs w:val="22"/>
        </w:rPr>
        <w:t>(1)</w:t>
      </w:r>
      <w:r w:rsidR="00173E5B">
        <w:rPr>
          <w:rStyle w:val="normaltxt1"/>
          <w:rFonts w:ascii="Times New Roman" w:eastAsia="黑体" w:hAnsi="Times New Roman" w:cs="Times New Roman" w:hint="default"/>
          <w:color w:val="auto"/>
          <w:sz w:val="22"/>
          <w:szCs w:val="22"/>
        </w:rPr>
        <w:fldChar w:fldCharType="end"/>
      </w:r>
      <w:r w:rsidRPr="00960F07">
        <w:rPr>
          <w:rStyle w:val="normaltxt1"/>
          <w:rFonts w:ascii="Times New Roman" w:eastAsia="黑体" w:hAnsi="Times New Roman" w:cs="Times New Roman" w:hint="default"/>
          <w:color w:val="auto"/>
          <w:sz w:val="22"/>
          <w:szCs w:val="22"/>
        </w:rPr>
        <w:t xml:space="preserve">. </w:t>
      </w:r>
      <w:r w:rsidR="0026113F">
        <w:rPr>
          <w:rStyle w:val="normaltxt1"/>
          <w:rFonts w:ascii="Times New Roman" w:eastAsia="黑体" w:hAnsi="Times New Roman" w:cs="Times New Roman" w:hint="default"/>
          <w:color w:val="auto"/>
          <w:sz w:val="22"/>
          <w:szCs w:val="22"/>
        </w:rPr>
        <w:t>At present, a</w:t>
      </w:r>
      <w:r w:rsidRPr="00960F07">
        <w:rPr>
          <w:rStyle w:val="normaltxt1"/>
          <w:rFonts w:ascii="Times New Roman" w:eastAsia="黑体" w:hAnsi="Times New Roman" w:cs="Times New Roman" w:hint="default"/>
          <w:color w:val="auto"/>
          <w:sz w:val="22"/>
          <w:szCs w:val="22"/>
        </w:rPr>
        <w:t>pproximately one million hysterectomies ar</w:t>
      </w:r>
      <w:r w:rsidR="00173E5B">
        <w:rPr>
          <w:rStyle w:val="normaltxt1"/>
          <w:rFonts w:ascii="Times New Roman" w:eastAsia="黑体" w:hAnsi="Times New Roman" w:cs="Times New Roman" w:hint="default"/>
          <w:color w:val="auto"/>
          <w:sz w:val="22"/>
          <w:szCs w:val="22"/>
        </w:rPr>
        <w:t xml:space="preserve">e performed in China each year </w:t>
      </w:r>
      <w:r w:rsidR="00173E5B">
        <w:rPr>
          <w:rStyle w:val="normaltxt1"/>
          <w:rFonts w:ascii="Times New Roman" w:eastAsia="黑体" w:hAnsi="Times New Roman" w:cs="Times New Roman" w:hint="default"/>
          <w:color w:val="auto"/>
          <w:sz w:val="22"/>
          <w:szCs w:val="22"/>
        </w:rPr>
        <w:fldChar w:fldCharType="begin"/>
      </w:r>
      <w:r w:rsidR="00173E5B">
        <w:rPr>
          <w:rStyle w:val="normaltxt1"/>
          <w:rFonts w:ascii="Times New Roman" w:eastAsia="黑体" w:hAnsi="Times New Roman" w:cs="Times New Roman" w:hint="default"/>
          <w:color w:val="auto"/>
          <w:sz w:val="22"/>
          <w:szCs w:val="22"/>
        </w:rPr>
        <w:instrText xml:space="preserve"> ADDIN EN.CITE &lt;EndNote&gt;&lt;Cite&gt;&lt;Author&gt;Jiang&lt;/Author&gt;&lt;Year&gt;2014&lt;/Year&gt;&lt;RecNum&gt;1927&lt;/RecNum&gt;&lt;DisplayText&gt;(2)&lt;/DisplayText&gt;&lt;record&gt;&lt;rec-number&gt;1927&lt;/rec-number&gt;&lt;foreign-keys&gt;&lt;key app="EN" db-id="rzsra02stw2v04ee00q5sr2cewvpvfszaesv" timestamp="1645884037"&gt;1927&lt;/key&gt;&lt;/foreign-keys&gt;&lt;ref-type name="Journal Article"&gt;17&lt;/ref-type&gt;&lt;contributors&gt;&lt;authors&gt;&lt;author&gt;Jiang, Jingjing&lt;/author&gt;&lt;author&gt;Ding, Ting&lt;/author&gt;&lt;author&gt;Luo, Aiyue&lt;/author&gt;&lt;author&gt;Lu, Yunping&lt;/author&gt;&lt;author&gt;Ma, Ding&lt;/author&gt;&lt;author&gt;Wang, Shixuan&lt;/author&gt;&lt;/authors&gt;&lt;/contributors&gt;&lt;titles&gt;&lt;title&gt;Comparison of surgical indications for hysterectomy by age and approach in 4653 Chinese women&lt;/title&gt;&lt;secondary-title&gt;Frontiers of Medicine&lt;/secondary-title&gt;&lt;/titles&gt;&lt;periodical&gt;&lt;full-title&gt;Frontiers of Medicine&lt;/full-title&gt;&lt;/periodical&gt;&lt;pages&gt;464-470&lt;/pages&gt;&lt;volume&gt;8&lt;/volume&gt;&lt;number&gt;4&lt;/number&gt;&lt;dates&gt;&lt;year&gt;2014&lt;/year&gt;&lt;/dates&gt;&lt;isbn&gt;2095-0225&lt;/isbn&gt;&lt;urls&gt;&lt;/urls&gt;&lt;/record&gt;&lt;/Cite&gt;&lt;/EndNote&gt;</w:instrText>
      </w:r>
      <w:r w:rsidR="00173E5B">
        <w:rPr>
          <w:rStyle w:val="normaltxt1"/>
          <w:rFonts w:ascii="Times New Roman" w:eastAsia="黑体" w:hAnsi="Times New Roman" w:cs="Times New Roman" w:hint="default"/>
          <w:color w:val="auto"/>
          <w:sz w:val="22"/>
          <w:szCs w:val="22"/>
        </w:rPr>
        <w:fldChar w:fldCharType="separate"/>
      </w:r>
      <w:r w:rsidR="00173E5B">
        <w:rPr>
          <w:rStyle w:val="normaltxt1"/>
          <w:rFonts w:ascii="Times New Roman" w:eastAsia="黑体" w:hAnsi="Times New Roman" w:cs="Times New Roman" w:hint="default"/>
          <w:noProof/>
          <w:color w:val="auto"/>
          <w:sz w:val="22"/>
          <w:szCs w:val="22"/>
        </w:rPr>
        <w:t>(2)</w:t>
      </w:r>
      <w:r w:rsidR="00173E5B">
        <w:rPr>
          <w:rStyle w:val="normaltxt1"/>
          <w:rFonts w:ascii="Times New Roman" w:eastAsia="黑体" w:hAnsi="Times New Roman" w:cs="Times New Roman" w:hint="default"/>
          <w:color w:val="auto"/>
          <w:sz w:val="22"/>
          <w:szCs w:val="22"/>
        </w:rPr>
        <w:fldChar w:fldCharType="end"/>
      </w:r>
      <w:r w:rsidRPr="00960F07">
        <w:rPr>
          <w:rStyle w:val="normaltxt1"/>
          <w:rFonts w:ascii="Times New Roman" w:eastAsia="黑体" w:hAnsi="Times New Roman" w:cs="Times New Roman" w:hint="default"/>
          <w:color w:val="auto"/>
          <w:sz w:val="22"/>
          <w:szCs w:val="22"/>
        </w:rPr>
        <w:t xml:space="preserve">. More hysterectomies are done because of uterine fibroids and adenomyosis than any other </w:t>
      </w:r>
      <w:r w:rsidR="005E7B6A">
        <w:rPr>
          <w:rStyle w:val="normaltxt1"/>
          <w:rFonts w:ascii="Times New Roman" w:eastAsia="黑体" w:hAnsi="Times New Roman" w:cs="Times New Roman" w:hint="default"/>
          <w:color w:val="auto"/>
          <w:sz w:val="22"/>
          <w:szCs w:val="22"/>
        </w:rPr>
        <w:t>uterine disease</w:t>
      </w:r>
      <w:r w:rsidRPr="00960F07">
        <w:rPr>
          <w:rStyle w:val="normaltxt1"/>
          <w:rFonts w:ascii="Times New Roman" w:eastAsia="黑体" w:hAnsi="Times New Roman" w:cs="Times New Roman" w:hint="default"/>
          <w:color w:val="auto"/>
          <w:sz w:val="22"/>
          <w:szCs w:val="22"/>
        </w:rPr>
        <w:t>. When medical treatment fails to relieve their heavy ble</w:t>
      </w:r>
      <w:r w:rsidRPr="0015255E">
        <w:rPr>
          <w:rStyle w:val="normaltxt1"/>
          <w:rFonts w:ascii="Times New Roman" w:eastAsia="黑体" w:hAnsi="Times New Roman" w:cs="Times New Roman" w:hint="default"/>
          <w:color w:val="auto"/>
          <w:sz w:val="22"/>
          <w:szCs w:val="22"/>
        </w:rPr>
        <w:t>eding and pain, women with uterine fibroids and adenomyosis are directed to surgical treatment. Despite the recent advances of minimally invasive therapy, this still implies an invasive procedure that may associate with significant physical and emotional complications. Bleeding, infection wound complications or postoperative pain is often unwelcomed by all patients and surgeons. The surgical risks are well known, especially when hysterectomy was involved</w:t>
      </w:r>
      <w:r w:rsidR="00173E5B" w:rsidRPr="0015255E">
        <w:rPr>
          <w:rStyle w:val="normaltxt1"/>
          <w:rFonts w:ascii="Times New Roman" w:eastAsia="黑体" w:hAnsi="Times New Roman" w:cs="Times New Roman" w:hint="default"/>
          <w:color w:val="auto"/>
          <w:sz w:val="22"/>
          <w:szCs w:val="22"/>
        </w:rPr>
        <w:t xml:space="preserve"> </w:t>
      </w:r>
      <w:r w:rsidR="00173E5B" w:rsidRPr="0015255E">
        <w:rPr>
          <w:rStyle w:val="normaltxt1"/>
          <w:rFonts w:ascii="Times New Roman" w:eastAsia="黑体" w:hAnsi="Times New Roman" w:cs="Times New Roman" w:hint="default"/>
          <w:color w:val="auto"/>
          <w:sz w:val="22"/>
          <w:szCs w:val="22"/>
        </w:rPr>
        <w:fldChar w:fldCharType="begin">
          <w:fldData xml:space="preserve">PEVuZE5vdGU+PENpdGU+PEF1dGhvcj5DbGFya2UtUGVhcnNvbjwvQXV0aG9yPjxZZWFyPjIwMTM8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</w:fldData>
        </w:fldChar>
      </w:r>
      <w:r w:rsidR="0026113F" w:rsidRPr="0015255E">
        <w:rPr>
          <w:rStyle w:val="normaltxt1"/>
          <w:rFonts w:ascii="Times New Roman" w:eastAsia="黑体" w:hAnsi="Times New Roman" w:cs="Times New Roman" w:hint="default"/>
          <w:color w:val="auto"/>
          <w:sz w:val="22"/>
          <w:szCs w:val="22"/>
        </w:rPr>
        <w:instrText xml:space="preserve"> ADDIN EN.CITE </w:instrText>
      </w:r>
      <w:r w:rsidR="0026113F" w:rsidRPr="0015255E">
        <w:rPr>
          <w:rStyle w:val="normaltxt1"/>
          <w:rFonts w:ascii="Times New Roman" w:eastAsia="黑体" w:hAnsi="Times New Roman" w:cs="Times New Roman" w:hint="default"/>
          <w:color w:val="auto"/>
          <w:sz w:val="22"/>
          <w:szCs w:val="22"/>
        </w:rPr>
        <w:fldChar w:fldCharType="begin">
          <w:fldData xml:space="preserve">PEVuZE5vdGU+PENpdGU+PEF1dGhvcj5DbGFya2UtUGVhcnNvbjwvQXV0aG9yPjxZZWFyPjIwMTM8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</w:fldData>
        </w:fldChar>
      </w:r>
      <w:r w:rsidR="0026113F" w:rsidRPr="0015255E">
        <w:rPr>
          <w:rStyle w:val="normaltxt1"/>
          <w:rFonts w:ascii="Times New Roman" w:eastAsia="黑体" w:hAnsi="Times New Roman" w:cs="Times New Roman" w:hint="default"/>
          <w:color w:val="auto"/>
          <w:sz w:val="22"/>
          <w:szCs w:val="22"/>
        </w:rPr>
        <w:instrText xml:space="preserve"> ADDIN EN.CITE.DATA </w:instrText>
      </w:r>
      <w:r w:rsidR="0026113F" w:rsidRPr="0015255E">
        <w:rPr>
          <w:rStyle w:val="normaltxt1"/>
          <w:rFonts w:ascii="Times New Roman" w:eastAsia="黑体" w:hAnsi="Times New Roman" w:cs="Times New Roman" w:hint="default"/>
          <w:color w:val="auto"/>
          <w:sz w:val="22"/>
          <w:szCs w:val="22"/>
        </w:rPr>
      </w:r>
      <w:r w:rsidR="0026113F" w:rsidRPr="0015255E">
        <w:rPr>
          <w:rStyle w:val="normaltxt1"/>
          <w:rFonts w:ascii="Times New Roman" w:eastAsia="黑体" w:hAnsi="Times New Roman" w:cs="Times New Roman" w:hint="default"/>
          <w:color w:val="auto"/>
          <w:sz w:val="22"/>
          <w:szCs w:val="22"/>
        </w:rPr>
        <w:fldChar w:fldCharType="end"/>
      </w:r>
      <w:r w:rsidR="00173E5B" w:rsidRPr="0015255E">
        <w:rPr>
          <w:rStyle w:val="normaltxt1"/>
          <w:rFonts w:ascii="Times New Roman" w:eastAsia="黑体" w:hAnsi="Times New Roman" w:cs="Times New Roman" w:hint="default"/>
          <w:color w:val="auto"/>
          <w:sz w:val="22"/>
          <w:szCs w:val="22"/>
        </w:rPr>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3-5)</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w:t>
      </w:r>
      <w:r w:rsidR="005E7B6A" w:rsidRPr="0015255E">
        <w:rPr>
          <w:rStyle w:val="normaltxt1"/>
          <w:rFonts w:ascii="Times New Roman" w:eastAsia="黑体" w:hAnsi="Times New Roman" w:cs="Times New Roman" w:hint="default"/>
          <w:color w:val="auto"/>
          <w:sz w:val="22"/>
          <w:szCs w:val="22"/>
        </w:rPr>
        <w:t>Medico-legal issues are not uncommonly</w:t>
      </w:r>
      <w:r w:rsidRPr="0015255E">
        <w:rPr>
          <w:rStyle w:val="normaltxt1"/>
          <w:rFonts w:ascii="Times New Roman" w:eastAsia="黑体" w:hAnsi="Times New Roman" w:cs="Times New Roman" w:hint="default"/>
          <w:color w:val="auto"/>
          <w:sz w:val="22"/>
          <w:szCs w:val="22"/>
        </w:rPr>
        <w:t xml:space="preserve"> distressing to all after a</w:t>
      </w:r>
      <w:r w:rsidR="005E7B6A" w:rsidRPr="0015255E">
        <w:rPr>
          <w:rStyle w:val="normaltxt1"/>
          <w:rFonts w:ascii="Times New Roman" w:eastAsia="黑体" w:hAnsi="Times New Roman" w:cs="Times New Roman" w:hint="default"/>
          <w:color w:val="auto"/>
          <w:sz w:val="22"/>
          <w:szCs w:val="22"/>
        </w:rPr>
        <w:t>ny</w:t>
      </w:r>
      <w:r w:rsidRPr="0015255E">
        <w:rPr>
          <w:rStyle w:val="normaltxt1"/>
          <w:rFonts w:ascii="Times New Roman" w:eastAsia="黑体" w:hAnsi="Times New Roman" w:cs="Times New Roman" w:hint="default"/>
          <w:color w:val="auto"/>
          <w:sz w:val="22"/>
          <w:szCs w:val="22"/>
        </w:rPr>
        <w:t xml:space="preserve"> serious complication</w:t>
      </w:r>
      <w:r w:rsidR="005E7B6A" w:rsidRPr="0015255E">
        <w:rPr>
          <w:rStyle w:val="normaltxt1"/>
          <w:rFonts w:ascii="Times New Roman" w:eastAsia="黑体" w:hAnsi="Times New Roman" w:cs="Times New Roman" w:hint="default"/>
          <w:color w:val="auto"/>
          <w:sz w:val="22"/>
          <w:szCs w:val="22"/>
        </w:rPr>
        <w:t xml:space="preserve"> arising from a hysterectomy</w:t>
      </w:r>
      <w:r w:rsidR="0026113F" w:rsidRPr="0015255E">
        <w:rPr>
          <w:rStyle w:val="normaltxt1"/>
          <w:rFonts w:ascii="Times New Roman" w:eastAsia="黑体" w:hAnsi="Times New Roman" w:cs="Times New Roman" w:hint="default"/>
          <w:color w:val="auto"/>
          <w:sz w:val="22"/>
          <w:szCs w:val="22"/>
        </w:rPr>
        <w:t xml:space="preserve"> </w:t>
      </w:r>
      <w:r w:rsidR="005E7B6A" w:rsidRPr="0015255E">
        <w:rPr>
          <w:rStyle w:val="normaltxt1"/>
          <w:rFonts w:ascii="Times New Roman" w:eastAsia="黑体" w:hAnsi="Times New Roman" w:cs="Times New Roman" w:hint="default"/>
          <w:color w:val="auto"/>
          <w:sz w:val="22"/>
          <w:szCs w:val="22"/>
        </w:rPr>
        <w:fldChar w:fldCharType="begin"/>
      </w:r>
      <w:r w:rsidR="0026113F" w:rsidRPr="0015255E">
        <w:rPr>
          <w:rStyle w:val="normaltxt1"/>
          <w:rFonts w:ascii="Times New Roman" w:eastAsia="黑体" w:hAnsi="Times New Roman" w:cs="Times New Roman" w:hint="default"/>
          <w:color w:val="auto"/>
          <w:sz w:val="22"/>
          <w:szCs w:val="22"/>
        </w:rPr>
        <w:instrText xml:space="preserve"> ADDIN EN.CITE &lt;EndNote&gt;&lt;Cite&gt;&lt;Author&gt;Whitelaw&lt;/Author&gt;&lt;Year&gt;1990&lt;/Year&gt;&lt;RecNum&gt;1929&lt;/RecNum&gt;&lt;DisplayText&gt;(6, 7)&lt;/DisplayText&gt;&lt;record&gt;&lt;rec-number&gt;1929&lt;/rec-number&gt;&lt;foreign-keys&gt;&lt;key app="EN" db-id="rzsra02stw2v04ee00q5sr2cewvpvfszaesv" timestamp="1645924494"&gt;1929&lt;/key&gt;&lt;/foreign-keys&gt;&lt;ref-type name="Journal Article"&gt;17&lt;/ref-type&gt;&lt;contributors&gt;&lt;authors&gt;&lt;author&gt;Whitelaw, John M&lt;/author&gt;&lt;/authors&gt;&lt;/contributors&gt;&lt;titles&gt;&lt;title&gt;Hysterectomy: a medical-legal perspective, 1975 to 1985&lt;/title&gt;&lt;secondary-title&gt;American journal of obstetrics and gynecology&lt;/secondary-title&gt;&lt;/titles&gt;&lt;periodical&gt;&lt;full-title&gt;American journal of obstetrics and gynecology&lt;/full-title&gt;&lt;/periodical&gt;&lt;pages&gt;1451-1458&lt;/pages&gt;&lt;volume&gt;162&lt;/volume&gt;&lt;number&gt;6&lt;/number&gt;&lt;dates&gt;&lt;year&gt;1990&lt;/year&gt;&lt;/dates&gt;&lt;isbn&gt;0002-9378&lt;/isbn&gt;&lt;urls&gt;&lt;/urls&gt;&lt;/record&gt;&lt;/Cite&gt;&lt;Cite&gt;&lt;Author&gt;Vickers&lt;/Author&gt;&lt;Year&gt;2020&lt;/Year&gt;&lt;RecNum&gt;1932&lt;/RecNum&gt;&lt;record&gt;&lt;rec-number&gt;1932&lt;/rec-number&gt;&lt;foreign-keys&gt;&lt;key app="EN" db-id="rzsra02stw2v04ee00q5sr2cewvpvfszaesv" timestamp="1645928945"&gt;1932&lt;/key&gt;&lt;/foreign-keys&gt;&lt;ref-type name="Journal Article"&gt;17&lt;/ref-type&gt;&lt;contributors&gt;&lt;authors&gt;&lt;author&gt;Vickers, Holly&lt;/author&gt;&lt;author&gt;Jha, Swati&lt;/author&gt;&lt;/authors&gt;&lt;/contributors&gt;&lt;titles&gt;&lt;title&gt;Medicolegal issues in gynaecology&lt;/title&gt;&lt;secondary-title&gt;Obstetrics, Gynaecology &amp;amp; Reproductive Medicine&lt;/secondary-title&gt;&lt;/titles&gt;&lt;periodical&gt;&lt;full-title&gt;Obstetrics, Gynaecology &amp;amp; Reproductive Medicine&lt;/full-title&gt;&lt;/periodical&gt;&lt;pages&gt;43-47&lt;/pages&gt;&lt;volume&gt;30&lt;/volume&gt;&lt;number&gt;2&lt;/number&gt;&lt;dates&gt;&lt;year&gt;2020&lt;/year&gt;&lt;/dates&gt;&lt;isbn&gt;1751-7214&lt;/isbn&gt;&lt;urls&gt;&lt;/urls&gt;&lt;/record&gt;&lt;/Cite&gt;&lt;/EndNote&gt;</w:instrText>
      </w:r>
      <w:r w:rsidR="005E7B6A"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6, 7)</w:t>
      </w:r>
      <w:r w:rsidR="005E7B6A"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The social and economic costs are</w:t>
      </w:r>
      <w:r w:rsidR="0026113F" w:rsidRPr="0015255E">
        <w:rPr>
          <w:rStyle w:val="normaltxt1"/>
          <w:rFonts w:ascii="Times New Roman" w:eastAsia="黑体" w:hAnsi="Times New Roman" w:cs="Times New Roman" w:hint="default"/>
          <w:color w:val="auto"/>
          <w:sz w:val="22"/>
          <w:szCs w:val="22"/>
        </w:rPr>
        <w:t xml:space="preserve"> also</w:t>
      </w:r>
      <w:r w:rsidRPr="0015255E">
        <w:rPr>
          <w:rStyle w:val="normaltxt1"/>
          <w:rFonts w:ascii="Times New Roman" w:eastAsia="黑体" w:hAnsi="Times New Roman" w:cs="Times New Roman" w:hint="default"/>
          <w:color w:val="auto"/>
          <w:sz w:val="22"/>
          <w:szCs w:val="22"/>
        </w:rPr>
        <w:t xml:space="preserve"> </w:t>
      </w:r>
      <w:r w:rsidR="00E812F8" w:rsidRPr="0015255E">
        <w:rPr>
          <w:rStyle w:val="normaltxt1"/>
          <w:rFonts w:ascii="Times New Roman" w:eastAsia="黑体" w:hAnsi="Times New Roman" w:cs="Times New Roman" w:hint="default"/>
          <w:color w:val="auto"/>
          <w:sz w:val="22"/>
          <w:szCs w:val="22"/>
        </w:rPr>
        <w:t>considered</w:t>
      </w:r>
      <w:r w:rsidR="005E7B6A" w:rsidRPr="0015255E">
        <w:rPr>
          <w:rStyle w:val="normaltxt1"/>
          <w:rFonts w:ascii="Times New Roman" w:eastAsia="黑体" w:hAnsi="Times New Roman" w:cs="Times New Roman" w:hint="default"/>
          <w:color w:val="auto"/>
          <w:sz w:val="22"/>
          <w:szCs w:val="22"/>
        </w:rPr>
        <w:t xml:space="preserve"> </w:t>
      </w:r>
      <w:r w:rsidR="0026113F" w:rsidRPr="0015255E">
        <w:rPr>
          <w:rStyle w:val="normaltxt1"/>
          <w:rFonts w:ascii="Times New Roman" w:eastAsia="黑体" w:hAnsi="Times New Roman" w:cs="Times New Roman" w:hint="default"/>
          <w:color w:val="auto"/>
          <w:sz w:val="22"/>
          <w:szCs w:val="22"/>
        </w:rPr>
        <w:t xml:space="preserve">because of in-hospital expenditures </w:t>
      </w:r>
      <w:r w:rsidRPr="0015255E">
        <w:rPr>
          <w:rStyle w:val="normaltxt1"/>
          <w:rFonts w:ascii="Times New Roman" w:eastAsia="黑体" w:hAnsi="Times New Roman" w:cs="Times New Roman" w:hint="default"/>
          <w:color w:val="auto"/>
          <w:sz w:val="22"/>
          <w:szCs w:val="22"/>
        </w:rPr>
        <w:t>and a long</w:t>
      </w:r>
      <w:r w:rsidR="0026113F" w:rsidRPr="0015255E">
        <w:rPr>
          <w:rStyle w:val="normaltxt1"/>
          <w:rFonts w:ascii="Times New Roman" w:eastAsia="黑体" w:hAnsi="Times New Roman" w:cs="Times New Roman" w:hint="default"/>
          <w:color w:val="auto"/>
          <w:sz w:val="22"/>
          <w:szCs w:val="22"/>
        </w:rPr>
        <w:t>er</w:t>
      </w:r>
      <w:r w:rsidRPr="0015255E">
        <w:rPr>
          <w:rStyle w:val="normaltxt1"/>
          <w:rFonts w:ascii="Times New Roman" w:eastAsia="黑体" w:hAnsi="Times New Roman" w:cs="Times New Roman" w:hint="default"/>
          <w:color w:val="auto"/>
          <w:sz w:val="22"/>
          <w:szCs w:val="22"/>
        </w:rPr>
        <w:t xml:space="preserve"> recovery time</w:t>
      </w:r>
      <w:r w:rsidR="005E7B6A" w:rsidRPr="0015255E">
        <w:rPr>
          <w:rStyle w:val="normaltxt1"/>
          <w:rFonts w:ascii="Times New Roman" w:eastAsia="黑体" w:hAnsi="Times New Roman" w:cs="Times New Roman" w:hint="default"/>
          <w:color w:val="auto"/>
          <w:sz w:val="22"/>
          <w:szCs w:val="22"/>
        </w:rPr>
        <w:t xml:space="preserve"> </w:t>
      </w:r>
      <w:r w:rsidR="0026113F" w:rsidRPr="0015255E">
        <w:rPr>
          <w:rStyle w:val="normaltxt1"/>
          <w:rFonts w:ascii="Times New Roman" w:eastAsia="黑体" w:hAnsi="Times New Roman" w:cs="Times New Roman" w:hint="default"/>
          <w:color w:val="auto"/>
          <w:sz w:val="22"/>
          <w:szCs w:val="22"/>
        </w:rPr>
        <w:t>after</w:t>
      </w:r>
      <w:r w:rsidR="005E7B6A" w:rsidRPr="0015255E">
        <w:rPr>
          <w:rStyle w:val="normaltxt1"/>
          <w:rFonts w:ascii="Times New Roman" w:eastAsia="黑体" w:hAnsi="Times New Roman" w:cs="Times New Roman" w:hint="default"/>
          <w:color w:val="auto"/>
          <w:sz w:val="22"/>
          <w:szCs w:val="22"/>
        </w:rPr>
        <w:t xml:space="preserve"> a hysterectomy</w:t>
      </w:r>
      <w:r w:rsidR="0026113F" w:rsidRPr="0015255E">
        <w:rPr>
          <w:rStyle w:val="normaltxt1"/>
          <w:rFonts w:ascii="Times New Roman" w:eastAsia="黑体" w:hAnsi="Times New Roman" w:cs="Times New Roman" w:hint="default"/>
          <w:color w:val="auto"/>
          <w:sz w:val="22"/>
          <w:szCs w:val="22"/>
        </w:rPr>
        <w:t xml:space="preserve"> </w:t>
      </w:r>
      <w:r w:rsidR="0026113F" w:rsidRPr="0015255E">
        <w:rPr>
          <w:rStyle w:val="normaltxt1"/>
          <w:rFonts w:ascii="Times New Roman" w:eastAsia="黑体" w:hAnsi="Times New Roman" w:cs="Times New Roman" w:hint="default"/>
          <w:color w:val="auto"/>
          <w:sz w:val="22"/>
          <w:szCs w:val="22"/>
        </w:rPr>
        <w:fldChar w:fldCharType="begin"/>
      </w:r>
      <w:r w:rsidR="0026113F" w:rsidRPr="0015255E">
        <w:rPr>
          <w:rStyle w:val="normaltxt1"/>
          <w:rFonts w:ascii="Times New Roman" w:eastAsia="黑体" w:hAnsi="Times New Roman" w:cs="Times New Roman" w:hint="default"/>
          <w:color w:val="auto"/>
          <w:sz w:val="22"/>
          <w:szCs w:val="22"/>
        </w:rPr>
        <w:instrText xml:space="preserve"> ADDIN EN.CITE &lt;EndNote&gt;&lt;Cite&gt;&lt;Author&gt;Wei&lt;/Author&gt;&lt;Year&gt;2018&lt;/Year&gt;&lt;RecNum&gt;1933&lt;/RecNum&gt;&lt;DisplayText&gt;(8, 9)&lt;/DisplayText&gt;&lt;record&gt;&lt;rec-number&gt;1933&lt;/rec-number&gt;&lt;foreign-keys&gt;&lt;key app="EN" db-id="rzsra02stw2v04ee00q5sr2cewvpvfszaesv" timestamp="1645929114"&gt;1933&lt;/key&gt;&lt;/foreign-keys&gt;&lt;ref-type name="Journal Article"&gt;17&lt;/ref-type&gt;&lt;contributors&gt;&lt;authors&gt;&lt;author&gt;Wei, D&lt;/author&gt;&lt;author&gt;Glassberg, M&lt;/author&gt;&lt;author&gt;Johnston, S&lt;/author&gt;&lt;author&gt;Cheng, H&lt;/author&gt;&lt;author&gt;Hinoul, P&lt;/author&gt;&lt;/authors&gt;&lt;/contributors&gt;&lt;titles&gt;&lt;title&gt;Economic Burden of Major Complications in Patients Undergoing Hysterectomy-A Real-World Database Study&lt;/title&gt;&lt;secondary-title&gt;Journal of Minimally Invasive Gynecology&lt;/secondary-title&gt;&lt;/titles&gt;&lt;periodical&gt;&lt;full-title&gt;Journal of minimally invasive gynecology&lt;/full-title&gt;&lt;/periodical&gt;&lt;pages&gt;S118-S119&lt;/pages&gt;&lt;volume&gt;25&lt;/volume&gt;&lt;number&gt;7&lt;/number&gt;&lt;dates&gt;&lt;year&gt;2018&lt;/year&gt;&lt;/dates&gt;&lt;isbn&gt;1553-4650&lt;/isbn&gt;&lt;urls&gt;&lt;/urls&gt;&lt;/record&gt;&lt;/Cite&gt;&lt;Cite&gt;&lt;Author&gt;Dorsey&lt;/Author&gt;&lt;Year&gt;1996&lt;/Year&gt;&lt;RecNum&gt;1934&lt;/RecNum&gt;&lt;record&gt;&lt;rec-number&gt;1934&lt;/rec-number&gt;&lt;foreign-keys&gt;&lt;key app="EN" db-id="rzsra02stw2v04ee00q5sr2cewvpvfszaesv" timestamp="1645929493"&gt;1934&lt;/key&gt;&lt;/foreign-keys&gt;&lt;ref-type name="Journal Article"&gt;17&lt;/ref-type&gt;&lt;contributors&gt;&lt;authors&gt;&lt;author&gt;Dorsey, James H&lt;/author&gt;&lt;author&gt;Holtz, Patrice M&lt;/author&gt;&lt;author&gt;Griffiths, Robert I&lt;/author&gt;&lt;author&gt;McGrath, Margaret M&lt;/author&gt;&lt;author&gt;Steinberg, Earl P&lt;/author&gt;&lt;/authors&gt;&lt;/contributors&gt;&lt;titles&gt;&lt;title&gt;Costs and charges associated with three alternative techniques of hysterectomy&lt;/title&gt;&lt;secondary-title&gt;New England Journal of Medicine&lt;/secondary-title&gt;&lt;/titles&gt;&lt;periodical&gt;&lt;full-title&gt;New England Journal of Medicine&lt;/full-title&gt;&lt;/periodical&gt;&lt;pages&gt;476-482&lt;/pages&gt;&lt;volume&gt;335&lt;/volume&gt;&lt;number&gt;7&lt;/number&gt;&lt;dates&gt;&lt;year&gt;1996&lt;/year&gt;&lt;/dates&gt;&lt;isbn&gt;0028-4793&lt;/isbn&gt;&lt;urls&gt;&lt;/urls&gt;&lt;/record&gt;&lt;/Cite&gt;&lt;/EndNote&gt;</w:instrText>
      </w:r>
      <w:r w:rsidR="0026113F"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8, 9)</w:t>
      </w:r>
      <w:r w:rsidR="0026113F" w:rsidRPr="0015255E">
        <w:rPr>
          <w:rStyle w:val="normaltxt1"/>
          <w:rFonts w:ascii="Times New Roman" w:eastAsia="黑体" w:hAnsi="Times New Roman" w:cs="Times New Roman" w:hint="default"/>
          <w:color w:val="auto"/>
          <w:sz w:val="22"/>
          <w:szCs w:val="22"/>
        </w:rPr>
        <w:fldChar w:fldCharType="end"/>
      </w:r>
      <w:r w:rsidR="0026113F" w:rsidRPr="0015255E">
        <w:rPr>
          <w:rStyle w:val="normaltxt1"/>
          <w:rFonts w:ascii="Times New Roman" w:eastAsia="黑体" w:hAnsi="Times New Roman" w:cs="Times New Roman" w:hint="default"/>
          <w:color w:val="auto"/>
          <w:sz w:val="22"/>
          <w:szCs w:val="22"/>
        </w:rPr>
        <w:t>.</w:t>
      </w:r>
      <w:r w:rsidRPr="0015255E">
        <w:rPr>
          <w:rStyle w:val="normaltxt1"/>
          <w:rFonts w:ascii="Times New Roman" w:eastAsia="黑体" w:hAnsi="Times New Roman" w:cs="Times New Roman" w:hint="default"/>
          <w:color w:val="auto"/>
          <w:sz w:val="22"/>
          <w:szCs w:val="22"/>
        </w:rPr>
        <w:t xml:space="preserve"> </w:t>
      </w:r>
    </w:p>
    <w:p w14:paraId="70849739" w14:textId="7E99EA17" w:rsidR="00960F07" w:rsidRPr="0015255E" w:rsidRDefault="00960F07" w:rsidP="00960F07">
      <w:pPr>
        <w:adjustRightInd w:val="0"/>
        <w:snapToGrid w:val="0"/>
        <w:spacing w:beforeLines="100" w:before="312" w:line="260" w:lineRule="atLeast"/>
        <w:rPr>
          <w:rStyle w:val="normaltxt1"/>
          <w:rFonts w:ascii="Times New Roman" w:eastAsia="黑体" w:hAnsi="Times New Roman" w:cs="Times New Roman" w:hint="default"/>
          <w:color w:val="auto"/>
          <w:sz w:val="22"/>
          <w:szCs w:val="22"/>
        </w:rPr>
      </w:pPr>
      <w:r w:rsidRPr="0015255E">
        <w:rPr>
          <w:rStyle w:val="normaltxt1"/>
          <w:rFonts w:ascii="Times New Roman" w:eastAsia="黑体" w:hAnsi="Times New Roman" w:cs="Times New Roman" w:hint="default"/>
          <w:color w:val="auto"/>
          <w:sz w:val="22"/>
          <w:szCs w:val="22"/>
        </w:rPr>
        <w:t xml:space="preserve">HIFU ablation treatment uses the concept of focusing high ultrasound energy on a target point at a solid tumor inside the body; the energy can generate heat up to 90 degrees without a cut wound </w:t>
      </w:r>
      <w:r w:rsidR="00173E5B" w:rsidRPr="0015255E">
        <w:rPr>
          <w:rStyle w:val="normaltxt1"/>
          <w:rFonts w:ascii="Times New Roman" w:eastAsia="黑体" w:hAnsi="Times New Roman" w:cs="Times New Roman" w:hint="default"/>
          <w:color w:val="auto"/>
          <w:sz w:val="22"/>
          <w:szCs w:val="22"/>
        </w:rPr>
        <w:fldChar w:fldCharType="begin"/>
      </w:r>
      <w:r w:rsidR="0026113F" w:rsidRPr="0015255E">
        <w:rPr>
          <w:rStyle w:val="normaltxt1"/>
          <w:rFonts w:ascii="Times New Roman" w:eastAsia="黑体" w:hAnsi="Times New Roman" w:cs="Times New Roman" w:hint="default"/>
          <w:color w:val="auto"/>
          <w:sz w:val="22"/>
          <w:szCs w:val="22"/>
        </w:rPr>
        <w:instrText xml:space="preserve"> ADDIN EN.CITE &lt;EndNote&gt;&lt;Cite&gt;&lt;Author&gt;Wong&lt;/Author&gt;&lt;Year&gt;2021&lt;/Year&gt;&lt;RecNum&gt;1729&lt;/RecNum&gt;&lt;DisplayText&gt;(10)&lt;/DisplayText&gt;&lt;record&gt;&lt;rec-number&gt;1729&lt;/rec-number&gt;&lt;foreign-keys&gt;&lt;key app="EN" db-id="rzsra02stw2v04ee00q5sr2cewvpvfszaesv" timestamp="1634370258"&gt;1729&lt;/key&gt;&lt;/foreign-keys&gt;&lt;ref-type name="Book"&gt;6&lt;/ref-type&gt;&lt;contributors&gt;&lt;authors&gt;&lt;author&gt;Wong, Felix&lt;/author&gt;&lt;author&gt;Zhang, Lian&lt;/author&gt;&lt;author&gt;Wang, Zhibiao&lt;/author&gt;&lt;/authors&gt;&lt;/contributors&gt;&lt;titles&gt;&lt;title&gt;Focused Ultrasound Surgery in Gynecology: Introduction and Application&lt;/title&gt;&lt;/titles&gt;&lt;dates&gt;&lt;year&gt;2021&lt;/year&gt;&lt;/dates&gt;&lt;publisher&gt;Springer Nature&lt;/publisher&gt;&lt;isbn&gt;981160939X&lt;/isbn&gt;&lt;urls&gt;&lt;/urls&gt;&lt;/record&gt;&lt;/Cite&gt;&lt;/EndNote&gt;</w:instrText>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10)</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Therefore, unlike the traditional surgery, wounds are made, with bleeding occurring and possible complications arising. </w:t>
      </w:r>
      <w:r w:rsidR="0026113F" w:rsidRPr="0015255E">
        <w:rPr>
          <w:rStyle w:val="normaltxt1"/>
          <w:rFonts w:ascii="Times New Roman" w:eastAsia="黑体" w:hAnsi="Times New Roman" w:cs="Times New Roman" w:hint="default"/>
          <w:color w:val="auto"/>
          <w:sz w:val="22"/>
          <w:szCs w:val="22"/>
        </w:rPr>
        <w:t xml:space="preserve">The complications of the HIFU ablation procedure are mild, and the surrounding tissues and organs will often </w:t>
      </w:r>
      <w:r w:rsidRPr="0015255E">
        <w:rPr>
          <w:rStyle w:val="normaltxt1"/>
          <w:rFonts w:ascii="Times New Roman" w:eastAsia="黑体" w:hAnsi="Times New Roman" w:cs="Times New Roman" w:hint="default"/>
          <w:color w:val="auto"/>
          <w:sz w:val="22"/>
          <w:szCs w:val="22"/>
        </w:rPr>
        <w:t xml:space="preserve">not be </w:t>
      </w:r>
      <w:r w:rsidR="0026113F" w:rsidRPr="0015255E">
        <w:rPr>
          <w:rStyle w:val="normaltxt1"/>
          <w:rFonts w:ascii="Times New Roman" w:eastAsia="黑体" w:hAnsi="Times New Roman" w:cs="Times New Roman" w:hint="default"/>
          <w:color w:val="auto"/>
          <w:sz w:val="22"/>
          <w:szCs w:val="22"/>
        </w:rPr>
        <w:t xml:space="preserve">seriously </w:t>
      </w:r>
      <w:r w:rsidRPr="0015255E">
        <w:rPr>
          <w:rStyle w:val="normaltxt1"/>
          <w:rFonts w:ascii="Times New Roman" w:eastAsia="黑体" w:hAnsi="Times New Roman" w:cs="Times New Roman" w:hint="default"/>
          <w:color w:val="auto"/>
          <w:sz w:val="22"/>
          <w:szCs w:val="22"/>
        </w:rPr>
        <w:t>damaged or injured</w:t>
      </w:r>
      <w:r w:rsidR="0026113F" w:rsidRPr="0015255E">
        <w:rPr>
          <w:rStyle w:val="normaltxt1"/>
          <w:rFonts w:ascii="Times New Roman" w:eastAsia="黑体" w:hAnsi="Times New Roman" w:cs="Times New Roman" w:hint="default"/>
          <w:color w:val="auto"/>
          <w:sz w:val="22"/>
          <w:szCs w:val="22"/>
        </w:rPr>
        <w:t xml:space="preserve"> if properly performed by well-trained, experienced doctors</w:t>
      </w:r>
      <w:r w:rsidRPr="0015255E">
        <w:rPr>
          <w:rStyle w:val="normaltxt1"/>
          <w:rFonts w:ascii="Times New Roman" w:eastAsia="黑体" w:hAnsi="Times New Roman" w:cs="Times New Roman" w:hint="default"/>
          <w:color w:val="auto"/>
          <w:sz w:val="22"/>
          <w:szCs w:val="22"/>
        </w:rPr>
        <w:t xml:space="preserve">. </w:t>
      </w:r>
      <w:r w:rsidR="0026113F" w:rsidRPr="0015255E">
        <w:rPr>
          <w:rStyle w:val="normaltxt1"/>
          <w:rFonts w:ascii="Times New Roman" w:eastAsia="黑体" w:hAnsi="Times New Roman" w:cs="Times New Roman" w:hint="default"/>
          <w:color w:val="auto"/>
          <w:sz w:val="22"/>
          <w:szCs w:val="22"/>
        </w:rPr>
        <w:t xml:space="preserve">Yet, at present, </w:t>
      </w:r>
      <w:r w:rsidRPr="0015255E">
        <w:rPr>
          <w:rStyle w:val="normaltxt1"/>
          <w:rFonts w:ascii="Times New Roman" w:eastAsia="黑体" w:hAnsi="Times New Roman" w:cs="Times New Roman" w:hint="default"/>
          <w:color w:val="auto"/>
          <w:sz w:val="22"/>
          <w:szCs w:val="22"/>
        </w:rPr>
        <w:t>the minimally invasive surgery has a high success rate to remove uterine fibroids or a diseased uterus, many doctors don’t believe any new surgical approach may achieve such a high success rate to the patients’ satisfaction, and a new approach, other than minimally invasive surgery is likely to happen or need to change the</w:t>
      </w:r>
      <w:r w:rsidR="0026113F" w:rsidRPr="0015255E">
        <w:rPr>
          <w:rStyle w:val="normaltxt1"/>
          <w:rFonts w:ascii="Times New Roman" w:eastAsia="黑体" w:hAnsi="Times New Roman" w:cs="Times New Roman" w:hint="default"/>
          <w:color w:val="auto"/>
          <w:sz w:val="22"/>
          <w:szCs w:val="22"/>
        </w:rPr>
        <w:t>ir</w:t>
      </w:r>
      <w:r w:rsidRPr="0015255E">
        <w:rPr>
          <w:rStyle w:val="normaltxt1"/>
          <w:rFonts w:ascii="Times New Roman" w:eastAsia="黑体" w:hAnsi="Times New Roman" w:cs="Times New Roman" w:hint="default"/>
          <w:color w:val="auto"/>
          <w:sz w:val="22"/>
          <w:szCs w:val="22"/>
        </w:rPr>
        <w:t xml:space="preserve"> surgical approach. </w:t>
      </w:r>
    </w:p>
    <w:p w14:paraId="29AA470A" w14:textId="5685E890" w:rsidR="00960F07" w:rsidRPr="0015255E" w:rsidRDefault="00960F07" w:rsidP="00960F07">
      <w:pPr>
        <w:adjustRightInd w:val="0"/>
        <w:snapToGrid w:val="0"/>
        <w:spacing w:beforeLines="100" w:before="312" w:line="260" w:lineRule="atLeast"/>
        <w:rPr>
          <w:rStyle w:val="normaltxt1"/>
          <w:rFonts w:ascii="Times New Roman" w:eastAsia="黑体" w:hAnsi="Times New Roman" w:cs="Times New Roman" w:hint="default"/>
          <w:color w:val="auto"/>
          <w:sz w:val="22"/>
          <w:szCs w:val="22"/>
        </w:rPr>
      </w:pPr>
      <w:r w:rsidRPr="0015255E">
        <w:rPr>
          <w:rStyle w:val="normaltxt1"/>
          <w:rFonts w:ascii="Times New Roman" w:eastAsia="黑体" w:hAnsi="Times New Roman" w:cs="Times New Roman" w:hint="default"/>
          <w:color w:val="auto"/>
          <w:sz w:val="22"/>
          <w:szCs w:val="22"/>
        </w:rPr>
        <w:t>However, ultrasound-guided HIFU (</w:t>
      </w:r>
      <w:proofErr w:type="spellStart"/>
      <w:r w:rsidRPr="0015255E">
        <w:rPr>
          <w:rStyle w:val="normaltxt1"/>
          <w:rFonts w:ascii="Times New Roman" w:eastAsia="黑体" w:hAnsi="Times New Roman" w:cs="Times New Roman" w:hint="default"/>
          <w:color w:val="auto"/>
          <w:sz w:val="22"/>
          <w:szCs w:val="22"/>
        </w:rPr>
        <w:t>USgHIFU</w:t>
      </w:r>
      <w:proofErr w:type="spellEnd"/>
      <w:r w:rsidRPr="0015255E">
        <w:rPr>
          <w:rStyle w:val="normaltxt1"/>
          <w:rFonts w:ascii="Times New Roman" w:eastAsia="黑体" w:hAnsi="Times New Roman" w:cs="Times New Roman" w:hint="default"/>
          <w:color w:val="auto"/>
          <w:sz w:val="22"/>
          <w:szCs w:val="22"/>
        </w:rPr>
        <w:t>) ablation is now a new non</w:t>
      </w:r>
      <w:r w:rsidR="0026113F" w:rsidRPr="0015255E">
        <w:rPr>
          <w:rStyle w:val="normaltxt1"/>
          <w:rFonts w:ascii="Times New Roman" w:eastAsia="黑体" w:hAnsi="Times New Roman" w:cs="Times New Roman" w:hint="default"/>
          <w:color w:val="auto"/>
          <w:sz w:val="22"/>
          <w:szCs w:val="22"/>
        </w:rPr>
        <w:t>-</w:t>
      </w:r>
      <w:r w:rsidRPr="0015255E">
        <w:rPr>
          <w:rStyle w:val="normaltxt1"/>
          <w:rFonts w:ascii="Times New Roman" w:eastAsia="黑体" w:hAnsi="Times New Roman" w:cs="Times New Roman" w:hint="default"/>
          <w:color w:val="auto"/>
          <w:sz w:val="22"/>
          <w:szCs w:val="22"/>
        </w:rPr>
        <w:t xml:space="preserve">invasive surgical procedure that developed rapidly in China, with vast clinical experience accumulating in treating uterine fibroids </w:t>
      </w:r>
      <w:r w:rsidR="00173E5B" w:rsidRPr="0015255E">
        <w:rPr>
          <w:rStyle w:val="normaltxt1"/>
          <w:rFonts w:ascii="Times New Roman" w:eastAsia="黑体" w:hAnsi="Times New Roman" w:cs="Times New Roman" w:hint="default"/>
          <w:color w:val="auto"/>
          <w:sz w:val="22"/>
          <w:szCs w:val="22"/>
        </w:rPr>
        <w:fldChar w:fldCharType="begin">
          <w:fldData xml:space="preserve">PEVuZE5vdGU+PENpdGU+PEF1dGhvcj5DaGVuPC9BdXRob3I+PFllYXI+MjAxODwvWWVhcj48UmVj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</w:fldData>
        </w:fldChar>
      </w:r>
      <w:r w:rsidR="0026113F" w:rsidRPr="0015255E">
        <w:rPr>
          <w:rStyle w:val="normaltxt1"/>
          <w:rFonts w:ascii="Times New Roman" w:eastAsia="黑体" w:hAnsi="Times New Roman" w:cs="Times New Roman" w:hint="default"/>
          <w:color w:val="auto"/>
          <w:sz w:val="22"/>
          <w:szCs w:val="22"/>
        </w:rPr>
        <w:instrText xml:space="preserve"> ADDIN EN.CITE </w:instrText>
      </w:r>
      <w:r w:rsidR="0026113F" w:rsidRPr="0015255E">
        <w:rPr>
          <w:rStyle w:val="normaltxt1"/>
          <w:rFonts w:ascii="Times New Roman" w:eastAsia="黑体" w:hAnsi="Times New Roman" w:cs="Times New Roman" w:hint="default"/>
          <w:color w:val="auto"/>
          <w:sz w:val="22"/>
          <w:szCs w:val="22"/>
        </w:rPr>
        <w:fldChar w:fldCharType="begin">
          <w:fldData xml:space="preserve">PEVuZE5vdGU+PENpdGU+PEF1dGhvcj5DaGVuPC9BdXRob3I+PFllYXI+MjAxODwvWWVhcj48UmVj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</w:fldData>
        </w:fldChar>
      </w:r>
      <w:r w:rsidR="0026113F" w:rsidRPr="0015255E">
        <w:rPr>
          <w:rStyle w:val="normaltxt1"/>
          <w:rFonts w:ascii="Times New Roman" w:eastAsia="黑体" w:hAnsi="Times New Roman" w:cs="Times New Roman" w:hint="default"/>
          <w:color w:val="auto"/>
          <w:sz w:val="22"/>
          <w:szCs w:val="22"/>
        </w:rPr>
        <w:instrText xml:space="preserve"> ADDIN EN.CITE.DATA </w:instrText>
      </w:r>
      <w:r w:rsidR="0026113F" w:rsidRPr="0015255E">
        <w:rPr>
          <w:rStyle w:val="normaltxt1"/>
          <w:rFonts w:ascii="Times New Roman" w:eastAsia="黑体" w:hAnsi="Times New Roman" w:cs="Times New Roman" w:hint="default"/>
          <w:color w:val="auto"/>
          <w:sz w:val="22"/>
          <w:szCs w:val="22"/>
        </w:rPr>
      </w:r>
      <w:r w:rsidR="0026113F" w:rsidRPr="0015255E">
        <w:rPr>
          <w:rStyle w:val="normaltxt1"/>
          <w:rFonts w:ascii="Times New Roman" w:eastAsia="黑体" w:hAnsi="Times New Roman" w:cs="Times New Roman" w:hint="default"/>
          <w:color w:val="auto"/>
          <w:sz w:val="22"/>
          <w:szCs w:val="22"/>
        </w:rPr>
        <w:fldChar w:fldCharType="end"/>
      </w:r>
      <w:r w:rsidR="00173E5B" w:rsidRPr="0015255E">
        <w:rPr>
          <w:rStyle w:val="normaltxt1"/>
          <w:rFonts w:ascii="Times New Roman" w:eastAsia="黑体" w:hAnsi="Times New Roman" w:cs="Times New Roman" w:hint="default"/>
          <w:color w:val="auto"/>
          <w:sz w:val="22"/>
          <w:szCs w:val="22"/>
        </w:rPr>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11, 12)</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adenomyosis </w:t>
      </w:r>
      <w:r w:rsidR="00173E5B" w:rsidRPr="0015255E">
        <w:rPr>
          <w:rStyle w:val="normaltxt1"/>
          <w:rFonts w:ascii="Times New Roman" w:eastAsia="黑体" w:hAnsi="Times New Roman" w:cs="Times New Roman" w:hint="default"/>
          <w:color w:val="auto"/>
          <w:sz w:val="22"/>
          <w:szCs w:val="22"/>
        </w:rPr>
        <w:fldChar w:fldCharType="begin"/>
      </w:r>
      <w:r w:rsidR="0026113F" w:rsidRPr="0015255E">
        <w:rPr>
          <w:rStyle w:val="normaltxt1"/>
          <w:rFonts w:ascii="Times New Roman" w:eastAsia="黑体" w:hAnsi="Times New Roman" w:cs="Times New Roman" w:hint="default"/>
          <w:color w:val="auto"/>
          <w:sz w:val="22"/>
          <w:szCs w:val="22"/>
        </w:rPr>
        <w:instrText xml:space="preserve"> ADDIN EN.CITE &lt;EndNote&gt;&lt;Cite&gt;&lt;Author&gt;Xue&lt;/Author&gt;&lt;Year&gt;2021&lt;/Year&gt;&lt;RecNum&gt;1710&lt;/RecNum&gt;&lt;DisplayText&gt;(13, 14)&lt;/DisplayText&gt;&lt;record&gt;&lt;rec-number&gt;1710&lt;/rec-number&gt;&lt;foreign-keys&gt;&lt;key app="EN" db-id="rzsra02stw2v04ee00q5sr2cewvpvfszaesv" timestamp="1632311169"&gt;1710&lt;/key&gt;&lt;/foreign-keys&gt;&lt;ref-type name="Book"&gt;6&lt;/ref-type&gt;&lt;contributors&gt;&lt;authors&gt;&lt;author&gt;Xue, Min&lt;/author&gt;&lt;author&gt;Leng, Jinhua&lt;/author&gt;&lt;author&gt;Wong, Felix&lt;/author&gt;&lt;/authors&gt;&lt;/contributors&gt;&lt;titles&gt;&lt;title&gt;Adenomyosis: Facts and Treatments&lt;/title&gt;&lt;/titles&gt;&lt;dates&gt;&lt;year&gt;2021&lt;/year&gt;&lt;/dates&gt;&lt;publisher&gt;Springer Nature&lt;/publisher&gt;&lt;isbn&gt;9813340959&lt;/isbn&gt;&lt;urls&gt;&lt;/urls&gt;&lt;/record&gt;&lt;/Cite&gt;&lt;Cite&gt;&lt;Author&gt;Yang&lt;/Author&gt;&lt;Year&gt;2019&lt;/Year&gt;&lt;RecNum&gt;919&lt;/RecNum&gt;&lt;record&gt;&lt;rec-number&gt;919&lt;/rec-number&gt;&lt;foreign-keys&gt;&lt;key app="EN" db-id="rzsra02stw2v04ee00q5sr2cewvpvfszaesv" timestamp="1586578175"&gt;919&lt;/key&gt;&lt;/foreign-keys&gt;&lt;ref-type name="Journal Article"&gt;17&lt;/ref-type&gt;&lt;contributors&gt;&lt;authors&gt;&lt;author&gt;Yang, Xinhua&lt;/author&gt;&lt;author&gt;Zhang, Xiaofei&lt;/author&gt;&lt;author&gt;Lin, Bin&lt;/author&gt;&lt;author&gt;Feng, Xiao&lt;/author&gt;&lt;author&gt;Aili, Aixingzi&lt;/author&gt;&lt;/authors&gt;&lt;/contributors&gt;&lt;titles&gt;&lt;title&gt;Combined therapeutic effects of HIFU, GnRH-a and LNG-IUS for the treatment of severe adenomyosis&lt;/title&gt;&lt;secondary-title&gt;International Journal of Hyperthermia&lt;/secondary-title&gt;&lt;/titles&gt;&lt;periodical&gt;&lt;full-title&gt;International Journal of Hyperthermia&lt;/full-title&gt;&lt;/periodical&gt;&lt;pages&gt;485-491&lt;/pages&gt;&lt;volume&gt;36&lt;/volume&gt;&lt;number&gt;1&lt;/number&gt;&lt;dates&gt;&lt;year&gt;2019&lt;/year&gt;&lt;/dates&gt;&lt;isbn&gt;0265-6736&lt;/isbn&gt;&lt;urls&gt;&lt;/urls&gt;&lt;/record&gt;&lt;/Cite&gt;&lt;/EndNote&gt;</w:instrText>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13, 14)</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and other gynecological diseases with great success </w:t>
      </w:r>
      <w:r w:rsidR="00173E5B" w:rsidRPr="0015255E">
        <w:rPr>
          <w:rStyle w:val="normaltxt1"/>
          <w:rFonts w:ascii="Times New Roman" w:eastAsia="黑体" w:hAnsi="Times New Roman" w:cs="Times New Roman" w:hint="default"/>
          <w:color w:val="auto"/>
          <w:sz w:val="22"/>
          <w:szCs w:val="22"/>
        </w:rPr>
        <w:fldChar w:fldCharType="begin">
          <w:fldData xml:space="preserve">PEVuZE5vdGU+PENpdGU+PEF1dGhvcj5aaHU8L0F1dGhvcj48WWVhcj4yMDE1PC9ZZWFyPjxSZWNO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</w:fldData>
        </w:fldChar>
      </w:r>
      <w:r w:rsidR="0026113F" w:rsidRPr="0015255E">
        <w:rPr>
          <w:rStyle w:val="normaltxt1"/>
          <w:rFonts w:ascii="Times New Roman" w:eastAsia="黑体" w:hAnsi="Times New Roman" w:cs="Times New Roman" w:hint="default"/>
          <w:color w:val="auto"/>
          <w:sz w:val="22"/>
          <w:szCs w:val="22"/>
        </w:rPr>
        <w:instrText xml:space="preserve"> ADDIN EN.CITE </w:instrText>
      </w:r>
      <w:r w:rsidR="0026113F" w:rsidRPr="0015255E">
        <w:rPr>
          <w:rStyle w:val="normaltxt1"/>
          <w:rFonts w:ascii="Times New Roman" w:eastAsia="黑体" w:hAnsi="Times New Roman" w:cs="Times New Roman" w:hint="default"/>
          <w:color w:val="auto"/>
          <w:sz w:val="22"/>
          <w:szCs w:val="22"/>
        </w:rPr>
        <w:fldChar w:fldCharType="begin">
          <w:fldData xml:space="preserve">PEVuZE5vdGU+PENpdGU+PEF1dGhvcj5aaHU8L0F1dGhvcj48WWVhcj4yMDE1PC9ZZWFyPjxSZWNO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</w:fldData>
        </w:fldChar>
      </w:r>
      <w:r w:rsidR="0026113F" w:rsidRPr="0015255E">
        <w:rPr>
          <w:rStyle w:val="normaltxt1"/>
          <w:rFonts w:ascii="Times New Roman" w:eastAsia="黑体" w:hAnsi="Times New Roman" w:cs="Times New Roman" w:hint="default"/>
          <w:color w:val="auto"/>
          <w:sz w:val="22"/>
          <w:szCs w:val="22"/>
        </w:rPr>
        <w:instrText xml:space="preserve"> ADDIN EN.CITE.DATA </w:instrText>
      </w:r>
      <w:r w:rsidR="0026113F" w:rsidRPr="0015255E">
        <w:rPr>
          <w:rStyle w:val="normaltxt1"/>
          <w:rFonts w:ascii="Times New Roman" w:eastAsia="黑体" w:hAnsi="Times New Roman" w:cs="Times New Roman" w:hint="default"/>
          <w:color w:val="auto"/>
          <w:sz w:val="22"/>
          <w:szCs w:val="22"/>
        </w:rPr>
      </w:r>
      <w:r w:rsidR="0026113F" w:rsidRPr="0015255E">
        <w:rPr>
          <w:rStyle w:val="normaltxt1"/>
          <w:rFonts w:ascii="Times New Roman" w:eastAsia="黑体" w:hAnsi="Times New Roman" w:cs="Times New Roman" w:hint="default"/>
          <w:color w:val="auto"/>
          <w:sz w:val="22"/>
          <w:szCs w:val="22"/>
        </w:rPr>
        <w:fldChar w:fldCharType="end"/>
      </w:r>
      <w:r w:rsidR="00173E5B" w:rsidRPr="0015255E">
        <w:rPr>
          <w:rStyle w:val="normaltxt1"/>
          <w:rFonts w:ascii="Times New Roman" w:eastAsia="黑体" w:hAnsi="Times New Roman" w:cs="Times New Roman" w:hint="default"/>
          <w:color w:val="auto"/>
          <w:sz w:val="22"/>
          <w:szCs w:val="22"/>
        </w:rPr>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15-18)</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Such a non</w:t>
      </w:r>
      <w:r w:rsidR="0026113F" w:rsidRPr="0015255E">
        <w:rPr>
          <w:rStyle w:val="normaltxt1"/>
          <w:rFonts w:ascii="Times New Roman" w:eastAsia="黑体" w:hAnsi="Times New Roman" w:cs="Times New Roman" w:hint="default"/>
          <w:color w:val="auto"/>
          <w:sz w:val="22"/>
          <w:szCs w:val="22"/>
        </w:rPr>
        <w:t>-</w:t>
      </w:r>
      <w:r w:rsidRPr="0015255E">
        <w:rPr>
          <w:rStyle w:val="normaltxt1"/>
          <w:rFonts w:ascii="Times New Roman" w:eastAsia="黑体" w:hAnsi="Times New Roman" w:cs="Times New Roman" w:hint="default"/>
          <w:color w:val="auto"/>
          <w:sz w:val="22"/>
          <w:szCs w:val="22"/>
        </w:rPr>
        <w:t xml:space="preserve">invasive surgical procedure has reported a high success rate and has interested gynecologists searching for alternative treatment for their patients with uterine fibroids and adenomyosis. Many doctors went to China for training </w:t>
      </w:r>
      <w:r w:rsidR="00173E5B" w:rsidRPr="0015255E">
        <w:rPr>
          <w:rStyle w:val="normaltxt1"/>
          <w:rFonts w:ascii="Times New Roman" w:eastAsia="黑体" w:hAnsi="Times New Roman" w:cs="Times New Roman" w:hint="default"/>
          <w:color w:val="auto"/>
          <w:sz w:val="22"/>
          <w:szCs w:val="22"/>
        </w:rPr>
        <w:fldChar w:fldCharType="begin"/>
      </w:r>
      <w:r w:rsidR="0026113F" w:rsidRPr="0015255E">
        <w:rPr>
          <w:rStyle w:val="normaltxt1"/>
          <w:rFonts w:ascii="Times New Roman" w:eastAsia="黑体" w:hAnsi="Times New Roman" w:cs="Times New Roman" w:hint="default"/>
          <w:color w:val="auto"/>
          <w:sz w:val="22"/>
          <w:szCs w:val="22"/>
        </w:rPr>
        <w:instrText xml:space="preserve"> ADDIN EN.CITE &lt;EndNote&gt;&lt;Cite&gt;&lt;Author&gt;Wu Shun Felix Wong&lt;/Author&gt;&lt;Year&gt;2021&lt;/Year&gt;&lt;RecNum&gt;1685&lt;/RecNum&gt;&lt;DisplayText&gt;(19)&lt;/DisplayText&gt;&lt;record&gt;&lt;rec-number&gt;1685&lt;/rec-number&gt;&lt;foreign-keys&gt;&lt;key app="EN" db-id="rzsra02stw2v04ee00q5sr2cewvpvfszaesv" timestamp="1619961350"&gt;1685&lt;/key&gt;&lt;/foreign-keys&gt;&lt;ref-type name="Journal Article"&gt;17&lt;/ref-type&gt;&lt;contributors&gt;&lt;authors&gt;&lt;author&gt;Wu Shun Felix Wong,  Man Hin Menelik Lee,  Peng Hao Wong&lt;/author&gt;&lt;/authors&gt;&lt;/contributors&gt;&lt;titles&gt;&lt;title&gt;A Journey from Learning a Noninvasive High‑intensity Focused Ultrasound Surgical Treatment for Gynecological Diseases to Providing High‑intensity Focused Ultrasound Services in Hong Kong&lt;/title&gt;&lt;secondary-title&gt;Journal of Minimally Invasive Therapy&lt;/secondary-title&gt;&lt;/titles&gt;&lt;periodical&gt;&lt;full-title&gt;Journal of Minimally Invasive Therapy&lt;/full-title&gt;&lt;/periodical&gt;&lt;pages&gt;71-74&lt;/pages&gt;&lt;number&gt;10&lt;/number&gt;&lt;dates&gt;&lt;year&gt;2021&lt;/year&gt;&lt;/dates&gt;&lt;urls&gt;&lt;/urls&gt;&lt;/record&gt;&lt;/Cite&gt;&lt;/EndNote&gt;</w:instrText>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19)</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and established centers on their return home </w:t>
      </w:r>
      <w:r w:rsidR="00173E5B" w:rsidRPr="0015255E">
        <w:rPr>
          <w:rStyle w:val="normaltxt1"/>
          <w:rFonts w:ascii="Times New Roman" w:eastAsia="黑体" w:hAnsi="Times New Roman" w:cs="Times New Roman" w:hint="default"/>
          <w:color w:val="auto"/>
          <w:sz w:val="22"/>
          <w:szCs w:val="22"/>
        </w:rPr>
        <w:fldChar w:fldCharType="begin"/>
      </w:r>
      <w:r w:rsidR="0026113F" w:rsidRPr="0015255E">
        <w:rPr>
          <w:rStyle w:val="normaltxt1"/>
          <w:rFonts w:ascii="Times New Roman" w:eastAsia="黑体" w:hAnsi="Times New Roman" w:cs="Times New Roman" w:hint="default"/>
          <w:color w:val="auto"/>
          <w:sz w:val="22"/>
          <w:szCs w:val="22"/>
        </w:rPr>
        <w:instrText xml:space="preserve"> ADDIN EN.CITE &lt;EndNote&gt;&lt;Cite&gt;&lt;Author&gt;Zhang&lt;/Author&gt;&lt;Year&gt;2020&lt;/Year&gt;&lt;RecNum&gt;940&lt;/RecNum&gt;&lt;DisplayText&gt;(20)&lt;/DisplayText&gt;&lt;record&gt;&lt;rec-number&gt;940&lt;/rec-number&gt;&lt;foreign-keys&gt;&lt;key app="EN" db-id="rzsra02stw2v04ee00q5sr2cewvpvfszaesv" timestamp="1589011131"&gt;940&lt;/key&gt;&lt;/foreign-keys&gt;&lt;ref-type name="Journal Article"&gt;17&lt;/ref-type&gt;&lt;contributors&gt;&lt;authors&gt;&lt;author&gt;Zhang, Lian&lt;/author&gt;&lt;author&gt;Wong, Felix&lt;/author&gt;&lt;/authors&gt;&lt;/contributors&gt;&lt;titles&gt;&lt;title&gt;A high-intensity focused ultrasound surgery theater design in a private clinic&lt;/title&gt;&lt;secondary-title&gt;Gynecology and Minimally Invasive Therapy&lt;/secondary-title&gt;&lt;/titles&gt;&lt;periodical&gt;&lt;full-title&gt;Gynecology and Minimally Invasive Therapy&lt;/full-title&gt;&lt;/periodical&gt;&lt;pages&gt;1-5&lt;/pages&gt;&lt;volume&gt;9&lt;/volume&gt;&lt;number&gt;1&lt;/number&gt;&lt;dates&gt;&lt;year&gt;2020&lt;/year&gt;&lt;pub-dates&gt;&lt;date&gt;January 1, 2020&lt;/date&gt;&lt;/pub-dates&gt;&lt;/dates&gt;&lt;isbn&gt;2213-3070&lt;/isbn&gt;&lt;work-type&gt;Special Article&lt;/work-type&gt;&lt;urls&gt;&lt;related-urls&gt;&lt;url&gt;http://www.e-gmit.com/article.asp?issn=2213-3070;year=2020;volume=9;issue=1;spage=1;epage=5;aulast=Zhang&lt;/url&gt;&lt;/related-urls&gt;&lt;/urls&gt;&lt;electronic-resource-num&gt;10.4103/gmit.gmit_108_19&lt;/electronic-resource-num&gt;&lt;/record&gt;&lt;/Cite&gt;&lt;/EndNote&gt;</w:instrText>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20)</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providing HIFU ablation service to their patients. On the other hand, MRI-guided HIFU ablation has also been increasingly used to treat uterine fibroids in Western countries. Yet, it is comparatively more complex to operate and less effective than the </w:t>
      </w:r>
      <w:proofErr w:type="spellStart"/>
      <w:r w:rsidRPr="0015255E">
        <w:rPr>
          <w:rStyle w:val="normaltxt1"/>
          <w:rFonts w:ascii="Times New Roman" w:eastAsia="黑体" w:hAnsi="Times New Roman" w:cs="Times New Roman" w:hint="default"/>
          <w:color w:val="auto"/>
          <w:sz w:val="22"/>
          <w:szCs w:val="22"/>
        </w:rPr>
        <w:t>USgHIFU</w:t>
      </w:r>
      <w:proofErr w:type="spellEnd"/>
      <w:r w:rsidRPr="0015255E">
        <w:rPr>
          <w:rStyle w:val="normaltxt1"/>
          <w:rFonts w:ascii="Times New Roman" w:eastAsia="黑体" w:hAnsi="Times New Roman" w:cs="Times New Roman" w:hint="default"/>
          <w:color w:val="auto"/>
          <w:sz w:val="22"/>
          <w:szCs w:val="22"/>
        </w:rPr>
        <w:t xml:space="preserve"> </w:t>
      </w:r>
      <w:r w:rsidR="00173E5B" w:rsidRPr="0015255E">
        <w:rPr>
          <w:rStyle w:val="normaltxt1"/>
          <w:rFonts w:ascii="Times New Roman" w:eastAsia="黑体" w:hAnsi="Times New Roman" w:cs="Times New Roman" w:hint="default"/>
          <w:color w:val="auto"/>
          <w:sz w:val="22"/>
          <w:szCs w:val="22"/>
        </w:rPr>
        <w:fldChar w:fldCharType="begin"/>
      </w:r>
      <w:r w:rsidR="0026113F" w:rsidRPr="0015255E">
        <w:rPr>
          <w:rStyle w:val="normaltxt1"/>
          <w:rFonts w:ascii="Times New Roman" w:eastAsia="黑体" w:hAnsi="Times New Roman" w:cs="Times New Roman" w:hint="default"/>
          <w:color w:val="auto"/>
          <w:sz w:val="22"/>
          <w:szCs w:val="22"/>
        </w:rPr>
        <w:instrText xml:space="preserve"> ADDIN EN.CITE &lt;EndNote&gt;&lt;Cite&gt;&lt;Author&gt;Wong&lt;/Author&gt;&lt;Year&gt;2021&lt;/Year&gt;&lt;RecNum&gt;1729&lt;/RecNum&gt;&lt;DisplayText&gt;(10)&lt;/DisplayText&gt;&lt;record&gt;&lt;rec-number&gt;1729&lt;/rec-number&gt;&lt;foreign-keys&gt;&lt;key app="EN" db-id="rzsra02stw2v04ee00q5sr2cewvpvfszaesv" timestamp="1634370258"&gt;1729&lt;/key&gt;&lt;/foreign-keys&gt;&lt;ref-type name="Book"&gt;6&lt;/ref-type&gt;&lt;contributors&gt;&lt;authors&gt;&lt;author&gt;Wong, Felix&lt;/author&gt;&lt;author&gt;Zhang, Lian&lt;/author&gt;&lt;author&gt;Wang, Zhibiao&lt;/author&gt;&lt;/authors&gt;&lt;/contributors&gt;&lt;titles&gt;&lt;title&gt;Focused Ultrasound Surgery in Gynecology: Introduction and Application&lt;/title&gt;&lt;/titles&gt;&lt;dates&gt;&lt;year&gt;2021&lt;/year&gt;&lt;/dates&gt;&lt;publisher&gt;Springer Nature&lt;/publisher&gt;&lt;isbn&gt;981160939X&lt;/isbn&gt;&lt;urls&gt;&lt;/urls&gt;&lt;/record&gt;&lt;/Cite&gt;&lt;/EndNote&gt;</w:instrText>
      </w:r>
      <w:r w:rsidR="00173E5B" w:rsidRPr="0015255E">
        <w:rPr>
          <w:rStyle w:val="normaltxt1"/>
          <w:rFonts w:ascii="Times New Roman" w:eastAsia="黑体" w:hAnsi="Times New Roman" w:cs="Times New Roman" w:hint="default"/>
          <w:color w:val="auto"/>
          <w:sz w:val="22"/>
          <w:szCs w:val="22"/>
        </w:rPr>
        <w:fldChar w:fldCharType="separate"/>
      </w:r>
      <w:r w:rsidR="0026113F" w:rsidRPr="0015255E">
        <w:rPr>
          <w:rStyle w:val="normaltxt1"/>
          <w:rFonts w:ascii="Times New Roman" w:eastAsia="黑体" w:hAnsi="Times New Roman" w:cs="Times New Roman" w:hint="default"/>
          <w:noProof/>
          <w:color w:val="auto"/>
          <w:sz w:val="22"/>
          <w:szCs w:val="22"/>
        </w:rPr>
        <w:t>(10)</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Also, the treatment of adenomyosis with MRI-guided HIFU in western countries is still at its experimental stage.</w:t>
      </w:r>
    </w:p>
    <w:p w14:paraId="047422AD" w14:textId="010BD7E3" w:rsidR="00960F07" w:rsidRPr="00960F07" w:rsidRDefault="00960F07" w:rsidP="00960F07">
      <w:pPr>
        <w:adjustRightInd w:val="0"/>
        <w:snapToGrid w:val="0"/>
        <w:spacing w:beforeLines="100" w:before="312" w:line="260" w:lineRule="atLeast"/>
        <w:rPr>
          <w:rStyle w:val="normaltxt1"/>
          <w:rFonts w:ascii="Times New Roman" w:eastAsia="黑体" w:hAnsi="Times New Roman" w:cs="Times New Roman" w:hint="default"/>
          <w:color w:val="auto"/>
          <w:sz w:val="22"/>
          <w:szCs w:val="22"/>
        </w:rPr>
      </w:pPr>
      <w:r w:rsidRPr="0015255E">
        <w:rPr>
          <w:rStyle w:val="normaltxt1"/>
          <w:rFonts w:ascii="Times New Roman" w:eastAsia="黑体" w:hAnsi="Times New Roman" w:cs="Times New Roman" w:hint="default"/>
          <w:color w:val="auto"/>
          <w:sz w:val="22"/>
          <w:szCs w:val="22"/>
        </w:rPr>
        <w:t xml:space="preserve">For those centers in Asia Pacific countries where </w:t>
      </w:r>
      <w:proofErr w:type="spellStart"/>
      <w:r w:rsidRPr="0015255E">
        <w:rPr>
          <w:rStyle w:val="normaltxt1"/>
          <w:rFonts w:ascii="Times New Roman" w:eastAsia="黑体" w:hAnsi="Times New Roman" w:cs="Times New Roman" w:hint="default"/>
          <w:color w:val="auto"/>
          <w:sz w:val="22"/>
          <w:szCs w:val="22"/>
        </w:rPr>
        <w:t>USgHIFU</w:t>
      </w:r>
      <w:proofErr w:type="spellEnd"/>
      <w:r w:rsidRPr="0015255E">
        <w:rPr>
          <w:rStyle w:val="normaltxt1"/>
          <w:rFonts w:ascii="Times New Roman" w:eastAsia="黑体" w:hAnsi="Times New Roman" w:cs="Times New Roman" w:hint="default"/>
          <w:color w:val="auto"/>
          <w:sz w:val="22"/>
          <w:szCs w:val="22"/>
        </w:rPr>
        <w:t xml:space="preserve"> ablation has been established, this non</w:t>
      </w:r>
      <w:r w:rsidR="0026113F" w:rsidRPr="0015255E">
        <w:rPr>
          <w:rStyle w:val="normaltxt1"/>
          <w:rFonts w:ascii="Times New Roman" w:eastAsia="黑体" w:hAnsi="Times New Roman" w:cs="Times New Roman" w:hint="default"/>
          <w:color w:val="auto"/>
          <w:sz w:val="22"/>
          <w:szCs w:val="22"/>
        </w:rPr>
        <w:t>-</w:t>
      </w:r>
      <w:r w:rsidRPr="0015255E">
        <w:rPr>
          <w:rStyle w:val="normaltxt1"/>
          <w:rFonts w:ascii="Times New Roman" w:eastAsia="黑体" w:hAnsi="Times New Roman" w:cs="Times New Roman" w:hint="default"/>
          <w:color w:val="auto"/>
          <w:sz w:val="22"/>
          <w:szCs w:val="22"/>
        </w:rPr>
        <w:t xml:space="preserve">invasive </w:t>
      </w:r>
      <w:r w:rsidR="00173F0F" w:rsidRPr="0015255E">
        <w:rPr>
          <w:rStyle w:val="normaltxt1"/>
          <w:rFonts w:ascii="Times New Roman" w:eastAsia="黑体" w:hAnsi="Times New Roman" w:cs="Times New Roman" w:hint="default"/>
          <w:color w:val="auto"/>
          <w:sz w:val="22"/>
          <w:szCs w:val="22"/>
        </w:rPr>
        <w:t xml:space="preserve">HIFU </w:t>
      </w:r>
      <w:r w:rsidRPr="0015255E">
        <w:rPr>
          <w:rStyle w:val="normaltxt1"/>
          <w:rFonts w:ascii="Times New Roman" w:eastAsia="黑体" w:hAnsi="Times New Roman" w:cs="Times New Roman" w:hint="default"/>
          <w:color w:val="auto"/>
          <w:sz w:val="22"/>
          <w:szCs w:val="22"/>
        </w:rPr>
        <w:t xml:space="preserve">treatment increases popularity among doctors and patients. </w:t>
      </w:r>
      <w:r w:rsidR="00173F0F" w:rsidRPr="0015255E">
        <w:rPr>
          <w:rStyle w:val="normaltxt1"/>
          <w:rFonts w:ascii="Times New Roman" w:eastAsia="黑体" w:hAnsi="Times New Roman" w:cs="Times New Roman" w:hint="default"/>
          <w:color w:val="auto"/>
          <w:sz w:val="22"/>
          <w:szCs w:val="22"/>
        </w:rPr>
        <w:t>However, t</w:t>
      </w:r>
      <w:r w:rsidRPr="0015255E">
        <w:rPr>
          <w:rStyle w:val="normaltxt1"/>
          <w:rFonts w:ascii="Times New Roman" w:eastAsia="黑体" w:hAnsi="Times New Roman" w:cs="Times New Roman" w:hint="default"/>
          <w:color w:val="auto"/>
          <w:sz w:val="22"/>
          <w:szCs w:val="22"/>
        </w:rPr>
        <w:t xml:space="preserve">he </w:t>
      </w:r>
      <w:r w:rsidR="00173F0F" w:rsidRPr="0015255E">
        <w:rPr>
          <w:rStyle w:val="normaltxt1"/>
          <w:rFonts w:ascii="Times New Roman" w:eastAsia="黑体" w:hAnsi="Times New Roman" w:cs="Times New Roman" w:hint="default"/>
          <w:color w:val="auto"/>
          <w:sz w:val="22"/>
          <w:szCs w:val="22"/>
        </w:rPr>
        <w:t xml:space="preserve">following </w:t>
      </w:r>
      <w:r w:rsidRPr="0015255E">
        <w:rPr>
          <w:rStyle w:val="normaltxt1"/>
          <w:rFonts w:ascii="Times New Roman" w:eastAsia="黑体" w:hAnsi="Times New Roman" w:cs="Times New Roman" w:hint="default"/>
          <w:color w:val="auto"/>
          <w:sz w:val="22"/>
          <w:szCs w:val="22"/>
        </w:rPr>
        <w:t>issues ar</w:t>
      </w:r>
      <w:r w:rsidR="00173F0F" w:rsidRPr="0015255E">
        <w:rPr>
          <w:rStyle w:val="normaltxt1"/>
          <w:rFonts w:ascii="Times New Roman" w:eastAsia="黑体" w:hAnsi="Times New Roman" w:cs="Times New Roman" w:hint="default"/>
          <w:color w:val="auto"/>
          <w:sz w:val="22"/>
          <w:szCs w:val="22"/>
        </w:rPr>
        <w:t>o</w:t>
      </w:r>
      <w:r w:rsidRPr="0015255E">
        <w:rPr>
          <w:rStyle w:val="normaltxt1"/>
          <w:rFonts w:ascii="Times New Roman" w:eastAsia="黑体" w:hAnsi="Times New Roman" w:cs="Times New Roman" w:hint="default"/>
          <w:color w:val="auto"/>
          <w:sz w:val="22"/>
          <w:szCs w:val="22"/>
        </w:rPr>
        <w:t xml:space="preserve">se when </w:t>
      </w:r>
      <w:r w:rsidR="00173F0F" w:rsidRPr="0015255E">
        <w:rPr>
          <w:rStyle w:val="normaltxt1"/>
          <w:rFonts w:ascii="Times New Roman" w:eastAsia="黑体" w:hAnsi="Times New Roman" w:cs="Times New Roman" w:hint="default"/>
          <w:color w:val="auto"/>
          <w:sz w:val="22"/>
          <w:szCs w:val="22"/>
        </w:rPr>
        <w:t xml:space="preserve">only a few collaborative studies were reported </w:t>
      </w:r>
      <w:r w:rsidRPr="0015255E">
        <w:rPr>
          <w:rStyle w:val="normaltxt1"/>
          <w:rFonts w:ascii="Times New Roman" w:eastAsia="黑体" w:hAnsi="Times New Roman" w:cs="Times New Roman" w:hint="default"/>
          <w:color w:val="auto"/>
          <w:sz w:val="22"/>
          <w:szCs w:val="22"/>
        </w:rPr>
        <w:t xml:space="preserve">in China </w:t>
      </w:r>
      <w:r w:rsidR="00173E5B" w:rsidRPr="0015255E">
        <w:rPr>
          <w:rStyle w:val="normaltxt1"/>
          <w:rFonts w:ascii="Times New Roman" w:eastAsia="黑体" w:hAnsi="Times New Roman" w:cs="Times New Roman" w:hint="default"/>
          <w:color w:val="auto"/>
          <w:sz w:val="22"/>
          <w:szCs w:val="22"/>
        </w:rPr>
        <w:fldChar w:fldCharType="begin">
          <w:fldData xml:space="preserve">PEVuZE5vdGU+PENpdGU+PEF1dGhvcj5DaGVuPC9BdXRob3I+PFllYXI+MjAxODwvWWVhcj48UmVj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</w:fldData>
        </w:fldChar>
      </w:r>
      <w:r w:rsidR="00173F0F" w:rsidRPr="0015255E">
        <w:rPr>
          <w:rStyle w:val="normaltxt1"/>
          <w:rFonts w:ascii="Times New Roman" w:eastAsia="黑体" w:hAnsi="Times New Roman" w:cs="Times New Roman" w:hint="default"/>
          <w:color w:val="auto"/>
          <w:sz w:val="22"/>
          <w:szCs w:val="22"/>
        </w:rPr>
        <w:instrText xml:space="preserve"> ADDIN EN.CITE </w:instrText>
      </w:r>
      <w:r w:rsidR="00173F0F" w:rsidRPr="0015255E">
        <w:rPr>
          <w:rStyle w:val="normaltxt1"/>
          <w:rFonts w:ascii="Times New Roman" w:eastAsia="黑体" w:hAnsi="Times New Roman" w:cs="Times New Roman" w:hint="default"/>
          <w:color w:val="auto"/>
          <w:sz w:val="22"/>
          <w:szCs w:val="22"/>
        </w:rPr>
        <w:fldChar w:fldCharType="begin">
          <w:fldData xml:space="preserve">PEVuZE5vdGU+PENpdGU+PEF1dGhvcj5DaGVuPC9BdXRob3I+PFllYXI+MjAxODwvWWVhcj48UmVj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</w:fldData>
        </w:fldChar>
      </w:r>
      <w:r w:rsidR="00173F0F" w:rsidRPr="0015255E">
        <w:rPr>
          <w:rStyle w:val="normaltxt1"/>
          <w:rFonts w:ascii="Times New Roman" w:eastAsia="黑体" w:hAnsi="Times New Roman" w:cs="Times New Roman" w:hint="default"/>
          <w:color w:val="auto"/>
          <w:sz w:val="22"/>
          <w:szCs w:val="22"/>
        </w:rPr>
        <w:instrText xml:space="preserve"> ADDIN EN.CITE.DATA </w:instrText>
      </w:r>
      <w:r w:rsidR="00173F0F" w:rsidRPr="0015255E">
        <w:rPr>
          <w:rStyle w:val="normaltxt1"/>
          <w:rFonts w:ascii="Times New Roman" w:eastAsia="黑体" w:hAnsi="Times New Roman" w:cs="Times New Roman" w:hint="default"/>
          <w:color w:val="auto"/>
          <w:sz w:val="22"/>
          <w:szCs w:val="22"/>
        </w:rPr>
      </w:r>
      <w:r w:rsidR="00173F0F" w:rsidRPr="0015255E">
        <w:rPr>
          <w:rStyle w:val="normaltxt1"/>
          <w:rFonts w:ascii="Times New Roman" w:eastAsia="黑体" w:hAnsi="Times New Roman" w:cs="Times New Roman" w:hint="default"/>
          <w:color w:val="auto"/>
          <w:sz w:val="22"/>
          <w:szCs w:val="22"/>
        </w:rPr>
        <w:fldChar w:fldCharType="end"/>
      </w:r>
      <w:r w:rsidR="00173E5B" w:rsidRPr="0015255E">
        <w:rPr>
          <w:rStyle w:val="normaltxt1"/>
          <w:rFonts w:ascii="Times New Roman" w:eastAsia="黑体" w:hAnsi="Times New Roman" w:cs="Times New Roman" w:hint="default"/>
          <w:color w:val="auto"/>
          <w:sz w:val="22"/>
          <w:szCs w:val="22"/>
        </w:rPr>
      </w:r>
      <w:r w:rsidR="00173E5B" w:rsidRPr="0015255E">
        <w:rPr>
          <w:rStyle w:val="normaltxt1"/>
          <w:rFonts w:ascii="Times New Roman" w:eastAsia="黑体" w:hAnsi="Times New Roman" w:cs="Times New Roman" w:hint="default"/>
          <w:color w:val="auto"/>
          <w:sz w:val="22"/>
          <w:szCs w:val="22"/>
        </w:rPr>
        <w:fldChar w:fldCharType="separate"/>
      </w:r>
      <w:r w:rsidR="00173F0F" w:rsidRPr="0015255E">
        <w:rPr>
          <w:rStyle w:val="normaltxt1"/>
          <w:rFonts w:ascii="Times New Roman" w:eastAsia="黑体" w:hAnsi="Times New Roman" w:cs="Times New Roman" w:hint="default"/>
          <w:noProof/>
          <w:color w:val="auto"/>
          <w:sz w:val="22"/>
          <w:szCs w:val="22"/>
        </w:rPr>
        <w:t>(11, 12)</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w:t>
      </w:r>
      <w:r w:rsidR="00173F0F" w:rsidRPr="0015255E">
        <w:rPr>
          <w:rStyle w:val="normaltxt1"/>
          <w:rFonts w:ascii="Times New Roman" w:eastAsia="黑体" w:hAnsi="Times New Roman" w:cs="Times New Roman" w:hint="default"/>
          <w:color w:val="auto"/>
          <w:sz w:val="22"/>
          <w:szCs w:val="22"/>
        </w:rPr>
        <w:t>T</w:t>
      </w:r>
      <w:r w:rsidRPr="0015255E">
        <w:rPr>
          <w:rStyle w:val="normaltxt1"/>
          <w:rFonts w:ascii="Times New Roman" w:eastAsia="黑体" w:hAnsi="Times New Roman" w:cs="Times New Roman" w:hint="default"/>
          <w:color w:val="auto"/>
          <w:sz w:val="22"/>
          <w:szCs w:val="22"/>
        </w:rPr>
        <w:t xml:space="preserve">he success rate of this new surgery was said to be overstated and not applicable to western countries. </w:t>
      </w:r>
      <w:r w:rsidR="00FC5532" w:rsidRPr="0015255E">
        <w:rPr>
          <w:rStyle w:val="normaltxt1"/>
          <w:rFonts w:ascii="Times New Roman" w:eastAsia="黑体" w:hAnsi="Times New Roman" w:cs="Times New Roman" w:hint="default"/>
          <w:color w:val="auto"/>
          <w:sz w:val="22"/>
          <w:szCs w:val="22"/>
        </w:rPr>
        <w:t xml:space="preserve">Higher complication rates like skin burn, vaginal bleeding and pain were also reported in some studies </w:t>
      </w:r>
      <w:r w:rsidR="00AC07F0" w:rsidRPr="0015255E">
        <w:rPr>
          <w:rStyle w:val="normaltxt1"/>
          <w:rFonts w:ascii="Times New Roman" w:eastAsia="黑体" w:hAnsi="Times New Roman" w:cs="Times New Roman" w:hint="default"/>
          <w:color w:val="auto"/>
          <w:sz w:val="22"/>
          <w:szCs w:val="22"/>
        </w:rPr>
        <w:fldChar w:fldCharType="begin">
          <w:fldData xml:space="preserve">PEVuZE5vdGU+PENpdGU+PEF1dGhvcj5MeW9uPC9BdXRob3I+PFllYXI+MjAyMDwvWWVhcj48UmVj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</w:fldData>
        </w:fldChar>
      </w:r>
      <w:r w:rsidR="00F25430" w:rsidRPr="0015255E">
        <w:rPr>
          <w:rStyle w:val="normaltxt1"/>
          <w:rFonts w:ascii="Times New Roman" w:eastAsia="黑体" w:hAnsi="Times New Roman" w:cs="Times New Roman" w:hint="default"/>
          <w:color w:val="auto"/>
          <w:sz w:val="22"/>
          <w:szCs w:val="22"/>
        </w:rPr>
        <w:instrText xml:space="preserve"> ADDIN EN.CITE </w:instrText>
      </w:r>
      <w:r w:rsidR="00F25430" w:rsidRPr="0015255E">
        <w:rPr>
          <w:rStyle w:val="normaltxt1"/>
          <w:rFonts w:ascii="Times New Roman" w:eastAsia="黑体" w:hAnsi="Times New Roman" w:cs="Times New Roman" w:hint="default"/>
          <w:color w:val="auto"/>
          <w:sz w:val="22"/>
          <w:szCs w:val="22"/>
        </w:rPr>
        <w:fldChar w:fldCharType="begin">
          <w:fldData xml:space="preserve">PEVuZE5vdGU+PENpdGU+PEF1dGhvcj5MeW9uPC9BdXRob3I+PFllYXI+MjAyMDwvWWVhcj48UmVj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</w:fldData>
        </w:fldChar>
      </w:r>
      <w:r w:rsidR="00F25430" w:rsidRPr="0015255E">
        <w:rPr>
          <w:rStyle w:val="normaltxt1"/>
          <w:rFonts w:ascii="Times New Roman" w:eastAsia="黑体" w:hAnsi="Times New Roman" w:cs="Times New Roman" w:hint="default"/>
          <w:color w:val="auto"/>
          <w:sz w:val="22"/>
          <w:szCs w:val="22"/>
        </w:rPr>
        <w:instrText xml:space="preserve"> ADDIN EN.CITE.DATA </w:instrText>
      </w:r>
      <w:r w:rsidR="00F25430" w:rsidRPr="0015255E">
        <w:rPr>
          <w:rStyle w:val="normaltxt1"/>
          <w:rFonts w:ascii="Times New Roman" w:eastAsia="黑体" w:hAnsi="Times New Roman" w:cs="Times New Roman" w:hint="default"/>
          <w:color w:val="auto"/>
          <w:sz w:val="22"/>
          <w:szCs w:val="22"/>
        </w:rPr>
      </w:r>
      <w:r w:rsidR="00F25430" w:rsidRPr="0015255E">
        <w:rPr>
          <w:rStyle w:val="normaltxt1"/>
          <w:rFonts w:ascii="Times New Roman" w:eastAsia="黑体" w:hAnsi="Times New Roman" w:cs="Times New Roman" w:hint="default"/>
          <w:color w:val="auto"/>
          <w:sz w:val="22"/>
          <w:szCs w:val="22"/>
        </w:rPr>
        <w:fldChar w:fldCharType="end"/>
      </w:r>
      <w:r w:rsidR="00AC07F0" w:rsidRPr="0015255E">
        <w:rPr>
          <w:rStyle w:val="normaltxt1"/>
          <w:rFonts w:ascii="Times New Roman" w:eastAsia="黑体" w:hAnsi="Times New Roman" w:cs="Times New Roman" w:hint="default"/>
          <w:color w:val="auto"/>
          <w:sz w:val="22"/>
          <w:szCs w:val="22"/>
        </w:rPr>
      </w:r>
      <w:r w:rsidR="00AC07F0" w:rsidRPr="0015255E">
        <w:rPr>
          <w:rStyle w:val="normaltxt1"/>
          <w:rFonts w:ascii="Times New Roman" w:eastAsia="黑体" w:hAnsi="Times New Roman" w:cs="Times New Roman" w:hint="default"/>
          <w:color w:val="auto"/>
          <w:sz w:val="22"/>
          <w:szCs w:val="22"/>
        </w:rPr>
        <w:fldChar w:fldCharType="separate"/>
      </w:r>
      <w:r w:rsidR="00F25430" w:rsidRPr="0015255E">
        <w:rPr>
          <w:rStyle w:val="normaltxt1"/>
          <w:rFonts w:ascii="Times New Roman" w:eastAsia="黑体" w:hAnsi="Times New Roman" w:cs="Times New Roman" w:hint="default"/>
          <w:noProof/>
          <w:color w:val="auto"/>
          <w:sz w:val="22"/>
          <w:szCs w:val="22"/>
        </w:rPr>
        <w:t>(21, 22)</w:t>
      </w:r>
      <w:r w:rsidR="00AC07F0" w:rsidRPr="0015255E">
        <w:rPr>
          <w:rStyle w:val="normaltxt1"/>
          <w:rFonts w:ascii="Times New Roman" w:eastAsia="黑体" w:hAnsi="Times New Roman" w:cs="Times New Roman" w:hint="default"/>
          <w:color w:val="auto"/>
          <w:sz w:val="22"/>
          <w:szCs w:val="22"/>
        </w:rPr>
        <w:fldChar w:fldCharType="end"/>
      </w:r>
      <w:r w:rsidR="00FC5532" w:rsidRPr="0015255E">
        <w:rPr>
          <w:rStyle w:val="normaltxt1"/>
          <w:rFonts w:ascii="Times New Roman" w:eastAsia="黑体" w:hAnsi="Times New Roman" w:cs="Times New Roman" w:hint="default"/>
          <w:color w:val="auto"/>
          <w:sz w:val="22"/>
          <w:szCs w:val="22"/>
        </w:rPr>
        <w:t xml:space="preserve">; however, these are mild and more commonly encountered with the traditional surgical treatment of fibroids </w:t>
      </w:r>
      <w:r w:rsidR="00173E5B" w:rsidRPr="0015255E">
        <w:rPr>
          <w:rStyle w:val="normaltxt1"/>
          <w:rFonts w:ascii="Times New Roman" w:eastAsia="黑体" w:hAnsi="Times New Roman" w:cs="Times New Roman" w:hint="default"/>
          <w:color w:val="auto"/>
          <w:sz w:val="22"/>
          <w:szCs w:val="22"/>
        </w:rPr>
        <w:fldChar w:fldCharType="begin">
          <w:fldData xml:space="preserve">PEVuZE5vdGU+PENpdGU+PEF1dGhvcj5DaGVuPC9BdXRob3I+PFllYXI+MjAxODwvWWVhcj48UmVj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</w:fldData>
        </w:fldChar>
      </w:r>
      <w:r w:rsidR="00F25430" w:rsidRPr="0015255E">
        <w:rPr>
          <w:rStyle w:val="normaltxt1"/>
          <w:rFonts w:ascii="Times New Roman" w:eastAsia="黑体" w:hAnsi="Times New Roman" w:cs="Times New Roman" w:hint="default"/>
          <w:color w:val="auto"/>
          <w:sz w:val="22"/>
          <w:szCs w:val="22"/>
        </w:rPr>
        <w:instrText xml:space="preserve"> ADDIN EN.CITE </w:instrText>
      </w:r>
      <w:r w:rsidR="00F25430" w:rsidRPr="0015255E">
        <w:rPr>
          <w:rStyle w:val="normaltxt1"/>
          <w:rFonts w:ascii="Times New Roman" w:eastAsia="黑体" w:hAnsi="Times New Roman" w:cs="Times New Roman" w:hint="default"/>
          <w:color w:val="auto"/>
          <w:sz w:val="22"/>
          <w:szCs w:val="22"/>
        </w:rPr>
        <w:fldChar w:fldCharType="begin">
          <w:fldData xml:space="preserve">PEVuZE5vdGU+PENpdGU+PEF1dGhvcj5DaGVuPC9BdXRob3I+PFllYXI+MjAxODwvWWVhcj48UmVj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</w:fldData>
        </w:fldChar>
      </w:r>
      <w:r w:rsidR="00F25430" w:rsidRPr="0015255E">
        <w:rPr>
          <w:rStyle w:val="normaltxt1"/>
          <w:rFonts w:ascii="Times New Roman" w:eastAsia="黑体" w:hAnsi="Times New Roman" w:cs="Times New Roman" w:hint="default"/>
          <w:color w:val="auto"/>
          <w:sz w:val="22"/>
          <w:szCs w:val="22"/>
        </w:rPr>
        <w:instrText xml:space="preserve"> ADDIN EN.CITE.DATA </w:instrText>
      </w:r>
      <w:r w:rsidR="00F25430" w:rsidRPr="0015255E">
        <w:rPr>
          <w:rStyle w:val="normaltxt1"/>
          <w:rFonts w:ascii="Times New Roman" w:eastAsia="黑体" w:hAnsi="Times New Roman" w:cs="Times New Roman" w:hint="default"/>
          <w:color w:val="auto"/>
          <w:sz w:val="22"/>
          <w:szCs w:val="22"/>
        </w:rPr>
      </w:r>
      <w:r w:rsidR="00F25430" w:rsidRPr="0015255E">
        <w:rPr>
          <w:rStyle w:val="normaltxt1"/>
          <w:rFonts w:ascii="Times New Roman" w:eastAsia="黑体" w:hAnsi="Times New Roman" w:cs="Times New Roman" w:hint="default"/>
          <w:color w:val="auto"/>
          <w:sz w:val="22"/>
          <w:szCs w:val="22"/>
        </w:rPr>
        <w:fldChar w:fldCharType="end"/>
      </w:r>
      <w:r w:rsidR="00173E5B" w:rsidRPr="0015255E">
        <w:rPr>
          <w:rStyle w:val="normaltxt1"/>
          <w:rFonts w:ascii="Times New Roman" w:eastAsia="黑体" w:hAnsi="Times New Roman" w:cs="Times New Roman" w:hint="default"/>
          <w:color w:val="auto"/>
          <w:sz w:val="22"/>
          <w:szCs w:val="22"/>
        </w:rPr>
      </w:r>
      <w:r w:rsidR="00173E5B" w:rsidRPr="0015255E">
        <w:rPr>
          <w:rStyle w:val="normaltxt1"/>
          <w:rFonts w:ascii="Times New Roman" w:eastAsia="黑体" w:hAnsi="Times New Roman" w:cs="Times New Roman" w:hint="default"/>
          <w:color w:val="auto"/>
          <w:sz w:val="22"/>
          <w:szCs w:val="22"/>
        </w:rPr>
        <w:fldChar w:fldCharType="separate"/>
      </w:r>
      <w:r w:rsidR="00F25430" w:rsidRPr="0015255E">
        <w:rPr>
          <w:rStyle w:val="normaltxt1"/>
          <w:rFonts w:ascii="Times New Roman" w:eastAsia="黑体" w:hAnsi="Times New Roman" w:cs="Times New Roman" w:hint="default"/>
          <w:noProof/>
          <w:color w:val="auto"/>
          <w:sz w:val="22"/>
          <w:szCs w:val="22"/>
        </w:rPr>
        <w:t>(11, 12, 23)</w:t>
      </w:r>
      <w:r w:rsidR="00173E5B" w:rsidRPr="0015255E">
        <w:rPr>
          <w:rStyle w:val="normaltxt1"/>
          <w:rFonts w:ascii="Times New Roman" w:eastAsia="黑体" w:hAnsi="Times New Roman" w:cs="Times New Roman" w:hint="default"/>
          <w:color w:val="auto"/>
          <w:sz w:val="22"/>
          <w:szCs w:val="22"/>
        </w:rPr>
        <w:fldChar w:fldCharType="end"/>
      </w:r>
      <w:r w:rsidRPr="0015255E">
        <w:rPr>
          <w:rStyle w:val="normaltxt1"/>
          <w:rFonts w:ascii="Times New Roman" w:eastAsia="黑体" w:hAnsi="Times New Roman" w:cs="Times New Roman" w:hint="default"/>
          <w:color w:val="auto"/>
          <w:sz w:val="22"/>
          <w:szCs w:val="22"/>
        </w:rPr>
        <w:t xml:space="preserve">. </w:t>
      </w:r>
      <w:r w:rsidR="00FC5532" w:rsidRPr="0015255E">
        <w:rPr>
          <w:rStyle w:val="normaltxt1"/>
          <w:rFonts w:ascii="Times New Roman" w:eastAsia="黑体" w:hAnsi="Times New Roman" w:cs="Times New Roman" w:hint="default"/>
          <w:color w:val="auto"/>
          <w:sz w:val="22"/>
          <w:szCs w:val="22"/>
        </w:rPr>
        <w:t xml:space="preserve">So far, </w:t>
      </w:r>
      <w:r w:rsidRPr="0015255E">
        <w:rPr>
          <w:rStyle w:val="normaltxt1"/>
          <w:rFonts w:ascii="Times New Roman" w:eastAsia="黑体" w:hAnsi="Times New Roman" w:cs="Times New Roman" w:hint="default"/>
          <w:color w:val="auto"/>
          <w:sz w:val="22"/>
          <w:szCs w:val="22"/>
        </w:rPr>
        <w:t xml:space="preserve">only a few major complications or adverse events </w:t>
      </w:r>
      <w:r w:rsidR="00FC5532" w:rsidRPr="0015255E">
        <w:rPr>
          <w:rStyle w:val="normaltxt1"/>
          <w:rFonts w:ascii="Times New Roman" w:eastAsia="黑体" w:hAnsi="Times New Roman" w:cs="Times New Roman" w:hint="default"/>
          <w:color w:val="auto"/>
          <w:sz w:val="22"/>
          <w:szCs w:val="22"/>
        </w:rPr>
        <w:t>have been</w:t>
      </w:r>
      <w:r w:rsidRPr="0015255E">
        <w:rPr>
          <w:rStyle w:val="normaltxt1"/>
          <w:rFonts w:ascii="Times New Roman" w:eastAsia="黑体" w:hAnsi="Times New Roman" w:cs="Times New Roman" w:hint="default"/>
          <w:color w:val="auto"/>
          <w:sz w:val="22"/>
          <w:szCs w:val="22"/>
        </w:rPr>
        <w:t xml:space="preserve"> reported in the literature</w:t>
      </w:r>
      <w:r w:rsidR="00FC5532" w:rsidRPr="0015255E">
        <w:rPr>
          <w:rStyle w:val="normaltxt1"/>
          <w:rFonts w:ascii="Times New Roman" w:eastAsia="黑体" w:hAnsi="Times New Roman" w:cs="Times New Roman" w:hint="default"/>
          <w:color w:val="auto"/>
          <w:sz w:val="22"/>
          <w:szCs w:val="22"/>
        </w:rPr>
        <w:t xml:space="preserve"> </w:t>
      </w:r>
      <w:r w:rsidR="00FC5532" w:rsidRPr="0015255E">
        <w:rPr>
          <w:rStyle w:val="normaltxt1"/>
          <w:rFonts w:ascii="Times New Roman" w:eastAsia="黑体" w:hAnsi="Times New Roman" w:cs="Times New Roman" w:hint="default"/>
          <w:color w:val="auto"/>
          <w:sz w:val="22"/>
          <w:szCs w:val="22"/>
        </w:rPr>
        <w:fldChar w:fldCharType="begin">
          <w:fldData xml:space="preserve">PEVuZE5vdGU+PENpdGU+PEF1dGhvcj5Id2FuZzwvQXV0aG9yPjxZZWFyPjIwMTc8L1llYXI+PFJl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</w:fldData>
        </w:fldChar>
      </w:r>
      <w:r w:rsidR="00F25430" w:rsidRPr="0015255E">
        <w:rPr>
          <w:rStyle w:val="normaltxt1"/>
          <w:rFonts w:ascii="Times New Roman" w:eastAsia="黑体" w:hAnsi="Times New Roman" w:cs="Times New Roman" w:hint="default"/>
          <w:color w:val="auto"/>
          <w:sz w:val="22"/>
          <w:szCs w:val="22"/>
        </w:rPr>
        <w:instrText xml:space="preserve"> ADDIN EN.CITE </w:instrText>
      </w:r>
      <w:r w:rsidR="00F25430" w:rsidRPr="0015255E">
        <w:rPr>
          <w:rStyle w:val="normaltxt1"/>
          <w:rFonts w:ascii="Times New Roman" w:eastAsia="黑体" w:hAnsi="Times New Roman" w:cs="Times New Roman" w:hint="default"/>
          <w:color w:val="auto"/>
          <w:sz w:val="22"/>
          <w:szCs w:val="22"/>
        </w:rPr>
        <w:fldChar w:fldCharType="begin">
          <w:fldData xml:space="preserve">PEVuZE5vdGU+PENpdGU+PEF1dGhvcj5Id2FuZzwvQXV0aG9yPjxZZWFyPjIwMTc8L1llYXI+PFJl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</w:fldData>
        </w:fldChar>
      </w:r>
      <w:r w:rsidR="00F25430" w:rsidRPr="0015255E">
        <w:rPr>
          <w:rStyle w:val="normaltxt1"/>
          <w:rFonts w:ascii="Times New Roman" w:eastAsia="黑体" w:hAnsi="Times New Roman" w:cs="Times New Roman" w:hint="default"/>
          <w:color w:val="auto"/>
          <w:sz w:val="22"/>
          <w:szCs w:val="22"/>
        </w:rPr>
        <w:instrText xml:space="preserve"> ADDIN EN.CITE.DATA </w:instrText>
      </w:r>
      <w:r w:rsidR="00F25430" w:rsidRPr="0015255E">
        <w:rPr>
          <w:rStyle w:val="normaltxt1"/>
          <w:rFonts w:ascii="Times New Roman" w:eastAsia="黑体" w:hAnsi="Times New Roman" w:cs="Times New Roman" w:hint="default"/>
          <w:color w:val="auto"/>
          <w:sz w:val="22"/>
          <w:szCs w:val="22"/>
        </w:rPr>
      </w:r>
      <w:r w:rsidR="00F25430" w:rsidRPr="0015255E">
        <w:rPr>
          <w:rStyle w:val="normaltxt1"/>
          <w:rFonts w:ascii="Times New Roman" w:eastAsia="黑体" w:hAnsi="Times New Roman" w:cs="Times New Roman" w:hint="default"/>
          <w:color w:val="auto"/>
          <w:sz w:val="22"/>
          <w:szCs w:val="22"/>
        </w:rPr>
        <w:fldChar w:fldCharType="end"/>
      </w:r>
      <w:r w:rsidR="00FC5532" w:rsidRPr="0015255E">
        <w:rPr>
          <w:rStyle w:val="normaltxt1"/>
          <w:rFonts w:ascii="Times New Roman" w:eastAsia="黑体" w:hAnsi="Times New Roman" w:cs="Times New Roman" w:hint="default"/>
          <w:color w:val="auto"/>
          <w:sz w:val="22"/>
          <w:szCs w:val="22"/>
        </w:rPr>
      </w:r>
      <w:r w:rsidR="00FC5532" w:rsidRPr="0015255E">
        <w:rPr>
          <w:rStyle w:val="normaltxt1"/>
          <w:rFonts w:ascii="Times New Roman" w:eastAsia="黑体" w:hAnsi="Times New Roman" w:cs="Times New Roman" w:hint="default"/>
          <w:color w:val="auto"/>
          <w:sz w:val="22"/>
          <w:szCs w:val="22"/>
        </w:rPr>
        <w:fldChar w:fldCharType="separate"/>
      </w:r>
      <w:r w:rsidR="00F25430" w:rsidRPr="0015255E">
        <w:rPr>
          <w:rStyle w:val="normaltxt1"/>
          <w:rFonts w:ascii="Times New Roman" w:eastAsia="黑体" w:hAnsi="Times New Roman" w:cs="Times New Roman" w:hint="default"/>
          <w:noProof/>
          <w:color w:val="auto"/>
          <w:sz w:val="22"/>
          <w:szCs w:val="22"/>
        </w:rPr>
        <w:t>(12, 23-25)</w:t>
      </w:r>
      <w:r w:rsidR="00FC5532" w:rsidRPr="0015255E">
        <w:rPr>
          <w:rStyle w:val="normaltxt1"/>
          <w:rFonts w:ascii="Times New Roman" w:eastAsia="黑体" w:hAnsi="Times New Roman" w:cs="Times New Roman" w:hint="default"/>
          <w:color w:val="auto"/>
          <w:sz w:val="22"/>
          <w:szCs w:val="22"/>
        </w:rPr>
        <w:fldChar w:fldCharType="end"/>
      </w:r>
      <w:r w:rsidR="00FC5532" w:rsidRPr="0015255E">
        <w:rPr>
          <w:rStyle w:val="normaltxt1"/>
          <w:rFonts w:ascii="Times New Roman" w:eastAsia="黑体" w:hAnsi="Times New Roman" w:cs="Times New Roman" w:hint="default"/>
          <w:color w:val="auto"/>
          <w:sz w:val="22"/>
          <w:szCs w:val="22"/>
        </w:rPr>
        <w:t>. This</w:t>
      </w:r>
      <w:r w:rsidRPr="0015255E">
        <w:rPr>
          <w:rStyle w:val="normaltxt1"/>
          <w:rFonts w:ascii="Times New Roman" w:eastAsia="黑体" w:hAnsi="Times New Roman" w:cs="Times New Roman" w:hint="default"/>
          <w:color w:val="auto"/>
          <w:sz w:val="22"/>
          <w:szCs w:val="22"/>
        </w:rPr>
        <w:t xml:space="preserve"> new non</w:t>
      </w:r>
      <w:r w:rsidR="0026113F" w:rsidRPr="0015255E">
        <w:rPr>
          <w:rStyle w:val="normaltxt1"/>
          <w:rFonts w:ascii="Times New Roman" w:eastAsia="黑体" w:hAnsi="Times New Roman" w:cs="Times New Roman" w:hint="default"/>
          <w:color w:val="auto"/>
          <w:sz w:val="22"/>
          <w:szCs w:val="22"/>
        </w:rPr>
        <w:t>-</w:t>
      </w:r>
      <w:r w:rsidRPr="0015255E">
        <w:rPr>
          <w:rStyle w:val="normaltxt1"/>
          <w:rFonts w:ascii="Times New Roman" w:eastAsia="黑体" w:hAnsi="Times New Roman" w:cs="Times New Roman" w:hint="default"/>
          <w:color w:val="auto"/>
          <w:sz w:val="22"/>
          <w:szCs w:val="22"/>
        </w:rPr>
        <w:t xml:space="preserve">invasive HIFU treatment has not been validated as a useful surgical procedure because they are mainly reports from large centers from China. Skeptical judgment on this new surgical </w:t>
      </w:r>
      <w:r w:rsidRPr="0015255E">
        <w:rPr>
          <w:rStyle w:val="normaltxt1"/>
          <w:rFonts w:ascii="Times New Roman" w:eastAsia="黑体" w:hAnsi="Times New Roman" w:cs="Times New Roman" w:hint="default"/>
          <w:color w:val="auto"/>
          <w:sz w:val="22"/>
          <w:szCs w:val="22"/>
        </w:rPr>
        <w:lastRenderedPageBreak/>
        <w:t>treatment hinders its recent development, especially some labeling it experimental. As a result, many private centers that have once run the treatment successfully had encountered great resistance from International Insurance Comp</w:t>
      </w:r>
      <w:r w:rsidRPr="00960F07">
        <w:rPr>
          <w:rStyle w:val="normaltxt1"/>
          <w:rFonts w:ascii="Times New Roman" w:eastAsia="黑体" w:hAnsi="Times New Roman" w:cs="Times New Roman" w:hint="default"/>
          <w:color w:val="auto"/>
          <w:sz w:val="22"/>
          <w:szCs w:val="22"/>
        </w:rPr>
        <w:t xml:space="preserve">anies for reimbursement because they disputed these HIFU treatments as experimental. </w:t>
      </w:r>
    </w:p>
    <w:p w14:paraId="2D7E1C3A" w14:textId="03F1AECF" w:rsidR="00960F07" w:rsidRDefault="00960F07" w:rsidP="00960F07">
      <w:pPr>
        <w:adjustRightInd w:val="0"/>
        <w:snapToGrid w:val="0"/>
        <w:spacing w:beforeLines="100" w:before="312" w:line="260" w:lineRule="atLeast"/>
        <w:rPr>
          <w:rStyle w:val="normaltxt1"/>
          <w:rFonts w:ascii="Times New Roman" w:eastAsia="黑体" w:hAnsi="Times New Roman" w:cs="Times New Roman" w:hint="default"/>
          <w:color w:val="auto"/>
          <w:sz w:val="22"/>
          <w:szCs w:val="22"/>
        </w:rPr>
      </w:pPr>
      <w:r w:rsidRPr="00960F07">
        <w:rPr>
          <w:rStyle w:val="normaltxt1"/>
          <w:rFonts w:ascii="Times New Roman" w:eastAsia="黑体" w:hAnsi="Times New Roman" w:cs="Times New Roman" w:hint="default"/>
          <w:color w:val="auto"/>
          <w:sz w:val="22"/>
          <w:szCs w:val="22"/>
        </w:rPr>
        <w:t>The prolonged Covid-19 pandemic and trade conflicts between countries further affected the collaboration of HIFU surgical development. T</w:t>
      </w:r>
      <w:r w:rsidR="0026113F">
        <w:rPr>
          <w:rStyle w:val="normaltxt1"/>
          <w:rFonts w:ascii="Times New Roman" w:eastAsia="黑体" w:hAnsi="Times New Roman" w:cs="Times New Roman" w:hint="default"/>
          <w:color w:val="auto"/>
          <w:sz w:val="22"/>
          <w:szCs w:val="22"/>
        </w:rPr>
        <w:t>o advance this new surgical approach, the medical profession needs validation from reports of large randomized, multi-center studies on treating uterine fibroids, adenomyosis, and other gynecological diseases</w:t>
      </w:r>
      <w:r w:rsidRPr="00960F07">
        <w:rPr>
          <w:rStyle w:val="normaltxt1"/>
          <w:rFonts w:ascii="Times New Roman" w:eastAsia="黑体" w:hAnsi="Times New Roman" w:cs="Times New Roman" w:hint="default"/>
          <w:color w:val="auto"/>
          <w:sz w:val="22"/>
          <w:szCs w:val="22"/>
        </w:rPr>
        <w:t xml:space="preserve">. Hopefully, with the desire to benefit their patients, medical centers should perform collaborative clinical studies to gather more data to validate the clinical usefulness, safety, and cost-effectiveness of FUS. </w:t>
      </w:r>
    </w:p>
    <w:p w14:paraId="5A99610A" w14:textId="77777777" w:rsidR="00960F07" w:rsidRDefault="00960F07" w:rsidP="00960F07">
      <w:pPr>
        <w:adjustRightInd w:val="0"/>
        <w:snapToGrid w:val="0"/>
        <w:spacing w:beforeLines="100" w:before="312" w:line="260" w:lineRule="atLeast"/>
        <w:rPr>
          <w:rStyle w:val="normaltxt1"/>
          <w:rFonts w:ascii="Times New Roman" w:eastAsia="黑体" w:hAnsi="Times New Roman" w:cs="Times New Roman" w:hint="default"/>
          <w:color w:val="auto"/>
          <w:sz w:val="22"/>
          <w:szCs w:val="22"/>
        </w:rPr>
      </w:pPr>
    </w:p>
    <w:p w14:paraId="5FCCB341" w14:textId="5A0DB303" w:rsidR="004D4C07" w:rsidRDefault="00881D18" w:rsidP="00960F07">
      <w:pPr>
        <w:adjustRightInd w:val="0"/>
        <w:snapToGrid w:val="0"/>
        <w:spacing w:beforeLines="100" w:before="312" w:line="260" w:lineRule="atLeast"/>
        <w:rPr>
          <w:rFonts w:ascii="Times New Roman" w:eastAsia="Times New Roman" w:hAnsi="Times New Roman" w:cs="Times New Roman"/>
          <w:b/>
          <w:bCs/>
          <w:iCs/>
          <w:color w:val="190F13"/>
          <w:sz w:val="24"/>
        </w:rPr>
      </w:pPr>
      <w:r>
        <w:rPr>
          <w:rFonts w:ascii="Times New Roman" w:eastAsia="宋体" w:hAnsi="Times New Roman" w:cs="Times New Roman" w:hint="eastAsia"/>
          <w:b/>
          <w:bCs/>
          <w:iCs/>
          <w:color w:val="190F13"/>
          <w:sz w:val="24"/>
        </w:rPr>
        <w:t>CONCLUSION</w:t>
      </w:r>
    </w:p>
    <w:p w14:paraId="12EC5B1D" w14:textId="4129CA2C" w:rsidR="004D4C07" w:rsidRDefault="00960F07">
      <w:pPr>
        <w:adjustRightInd w:val="0"/>
        <w:snapToGrid w:val="0"/>
        <w:spacing w:beforeLines="100" w:before="312" w:line="260" w:lineRule="atLeast"/>
        <w:rPr>
          <w:rFonts w:ascii="Times New Roman" w:eastAsia="Times New Roman" w:hAnsi="Times New Roman" w:cs="Times New Roman"/>
          <w:b/>
          <w:bCs/>
          <w:iCs/>
          <w:color w:val="190F13"/>
          <w:sz w:val="24"/>
        </w:rPr>
      </w:pPr>
      <w:r w:rsidRPr="00960F07">
        <w:rPr>
          <w:rStyle w:val="normaltxt1"/>
          <w:rFonts w:ascii="Times New Roman" w:eastAsia="黑体" w:hAnsi="Times New Roman" w:cs="Times New Roman" w:hint="default"/>
          <w:color w:val="auto"/>
          <w:sz w:val="22"/>
          <w:szCs w:val="22"/>
        </w:rPr>
        <w:t xml:space="preserve">This perspective paper aims to raise clinical awareness of HIFU treatment. Hopefully, randomized, collaborative multi-center clinical trials can be performed to support this surgical approach to become a routine gynecological practice. </w:t>
      </w:r>
    </w:p>
    <w:p w14:paraId="492CAC80" w14:textId="77777777" w:rsidR="00960F07" w:rsidRDefault="00960F07">
      <w:pPr>
        <w:widowControl/>
        <w:adjustRightInd w:val="0"/>
        <w:snapToGrid w:val="0"/>
        <w:spacing w:beforeLines="50" w:before="156" w:line="260" w:lineRule="atLeast"/>
        <w:rPr>
          <w:rFonts w:ascii="Times New Roman" w:eastAsia="宋体" w:hAnsi="Times New Roman" w:cs="Times New Roman"/>
          <w:b/>
          <w:bCs/>
          <w:iCs/>
          <w:color w:val="000000"/>
          <w:kern w:val="0"/>
          <w:sz w:val="22"/>
        </w:rPr>
      </w:pPr>
    </w:p>
    <w:p w14:paraId="7C81AD15" w14:textId="77777777" w:rsidR="00960F07" w:rsidRDefault="00960F07">
      <w:pPr>
        <w:widowControl/>
        <w:jc w:val="left"/>
        <w:rPr>
          <w:rFonts w:ascii="Times New Roman" w:eastAsia="宋体" w:hAnsi="Times New Roman" w:cs="Times New Roman"/>
          <w:b/>
          <w:bCs/>
          <w:iCs/>
          <w:color w:val="000000"/>
          <w:kern w:val="0"/>
          <w:sz w:val="22"/>
        </w:rPr>
      </w:pPr>
      <w:r>
        <w:rPr>
          <w:rFonts w:ascii="Times New Roman" w:eastAsia="宋体" w:hAnsi="Times New Roman" w:cs="Times New Roman"/>
          <w:b/>
          <w:bCs/>
          <w:iCs/>
          <w:color w:val="000000"/>
          <w:kern w:val="0"/>
          <w:sz w:val="22"/>
        </w:rPr>
        <w:br w:type="page"/>
      </w:r>
    </w:p>
    <w:p w14:paraId="7444850F" w14:textId="77777777" w:rsidR="00960F07" w:rsidRDefault="00960F07" w:rsidP="00960F07">
      <w:pPr>
        <w:adjustRightInd w:val="0"/>
        <w:snapToGrid w:val="0"/>
        <w:spacing w:beforeLines="100" w:before="312" w:line="260" w:lineRule="atLeast"/>
        <w:rPr>
          <w:rFonts w:ascii="Times New Roman" w:eastAsia="Times New Roman" w:hAnsi="Times New Roman" w:cs="Times New Roman"/>
          <w:b/>
          <w:bCs/>
          <w:iCs/>
          <w:color w:val="190F13"/>
          <w:sz w:val="24"/>
        </w:rPr>
      </w:pPr>
      <w:r>
        <w:rPr>
          <w:rFonts w:ascii="Times New Roman" w:eastAsia="Times New Roman" w:hAnsi="Times New Roman" w:cs="Times New Roman"/>
          <w:b/>
          <w:bCs/>
          <w:iCs/>
          <w:color w:val="190F13"/>
          <w:sz w:val="24"/>
        </w:rPr>
        <w:lastRenderedPageBreak/>
        <w:t>DECLARATIONS</w:t>
      </w:r>
    </w:p>
    <w:p w14:paraId="7B3DD937" w14:textId="77777777" w:rsidR="00960F07" w:rsidRDefault="00960F07">
      <w:pPr>
        <w:widowControl/>
        <w:adjustRightInd w:val="0"/>
        <w:snapToGrid w:val="0"/>
        <w:spacing w:beforeLines="50" w:before="156" w:line="260" w:lineRule="atLeast"/>
        <w:rPr>
          <w:rFonts w:ascii="Times New Roman" w:eastAsia="宋体" w:hAnsi="Times New Roman" w:cs="Times New Roman"/>
          <w:b/>
          <w:bCs/>
          <w:iCs/>
          <w:color w:val="000000"/>
          <w:kern w:val="0"/>
          <w:sz w:val="22"/>
        </w:rPr>
      </w:pPr>
    </w:p>
    <w:p w14:paraId="7327A1F6" w14:textId="10C1F932" w:rsidR="004D4C07" w:rsidRDefault="00881D18">
      <w:pPr>
        <w:widowControl/>
        <w:adjustRightInd w:val="0"/>
        <w:snapToGrid w:val="0"/>
        <w:spacing w:beforeLines="50" w:before="156" w:line="260" w:lineRule="atLeast"/>
        <w:rPr>
          <w:rFonts w:ascii="Times New Roman" w:eastAsia="宋体" w:hAnsi="Times New Roman" w:cs="Times New Roman"/>
          <w:b/>
          <w:bCs/>
          <w:iCs/>
          <w:color w:val="000000"/>
          <w:kern w:val="0"/>
          <w:sz w:val="22"/>
        </w:rPr>
      </w:pPr>
      <w:r>
        <w:rPr>
          <w:rFonts w:ascii="Times New Roman" w:eastAsia="宋体" w:hAnsi="Times New Roman" w:cs="Times New Roman"/>
          <w:b/>
          <w:bCs/>
          <w:iCs/>
          <w:color w:val="000000"/>
          <w:kern w:val="0"/>
          <w:sz w:val="22"/>
        </w:rPr>
        <w:t>Authors’ contributions</w:t>
      </w:r>
    </w:p>
    <w:p w14:paraId="7F3D14A7" w14:textId="77777777" w:rsidR="001C77FD" w:rsidRDefault="001C77FD">
      <w:pPr>
        <w:spacing w:line="360" w:lineRule="auto"/>
        <w:jc w:val="left"/>
        <w:rPr>
          <w:rFonts w:ascii="Times New Roman" w:eastAsia="宋体" w:hAnsi="Times New Roman" w:cs="Times New Roman"/>
          <w:kern w:val="0"/>
          <w:sz w:val="22"/>
        </w:rPr>
      </w:pPr>
    </w:p>
    <w:p w14:paraId="3286C192" w14:textId="0CBCB24D" w:rsidR="004D4C07" w:rsidRDefault="00960F07">
      <w:pPr>
        <w:spacing w:line="360" w:lineRule="auto"/>
        <w:jc w:val="left"/>
        <w:rPr>
          <w:rFonts w:ascii="Times New Roman" w:eastAsia="宋体" w:hAnsi="Times New Roman" w:cs="Times New Roman"/>
          <w:kern w:val="0"/>
          <w:sz w:val="22"/>
        </w:rPr>
      </w:pPr>
      <w:r>
        <w:rPr>
          <w:rFonts w:ascii="Times New Roman" w:eastAsia="宋体" w:hAnsi="Times New Roman" w:cs="Times New Roman"/>
          <w:kern w:val="0"/>
          <w:sz w:val="22"/>
        </w:rPr>
        <w:t>WS Felix Wong had m</w:t>
      </w:r>
      <w:r w:rsidR="00881D18">
        <w:rPr>
          <w:rFonts w:ascii="Times New Roman" w:eastAsia="宋体" w:hAnsi="Times New Roman" w:cs="Times New Roman" w:hint="eastAsia"/>
          <w:kern w:val="0"/>
          <w:sz w:val="22"/>
        </w:rPr>
        <w:t xml:space="preserve">ade substantial contributions to </w:t>
      </w:r>
      <w:r>
        <w:rPr>
          <w:rFonts w:ascii="Times New Roman" w:eastAsia="宋体" w:hAnsi="Times New Roman" w:cs="Times New Roman"/>
          <w:kern w:val="0"/>
          <w:sz w:val="22"/>
        </w:rPr>
        <w:t xml:space="preserve">the </w:t>
      </w:r>
      <w:r w:rsidR="00881D18">
        <w:rPr>
          <w:rFonts w:ascii="Times New Roman" w:eastAsia="宋体" w:hAnsi="Times New Roman" w:cs="Times New Roman" w:hint="eastAsia"/>
          <w:kern w:val="0"/>
          <w:sz w:val="22"/>
        </w:rPr>
        <w:t xml:space="preserve">conception and </w:t>
      </w:r>
      <w:r>
        <w:rPr>
          <w:rFonts w:ascii="Times New Roman" w:eastAsia="宋体" w:hAnsi="Times New Roman" w:cs="Times New Roman"/>
          <w:kern w:val="0"/>
          <w:sz w:val="22"/>
        </w:rPr>
        <w:t>writing of</w:t>
      </w:r>
      <w:r w:rsidR="00881D18">
        <w:rPr>
          <w:rFonts w:ascii="Times New Roman" w:eastAsia="宋体" w:hAnsi="Times New Roman" w:cs="Times New Roman" w:hint="eastAsia"/>
          <w:kern w:val="0"/>
          <w:sz w:val="22"/>
        </w:rPr>
        <w:t xml:space="preserve"> </w:t>
      </w:r>
      <w:r>
        <w:rPr>
          <w:rFonts w:ascii="Times New Roman" w:eastAsia="宋体" w:hAnsi="Times New Roman" w:cs="Times New Roman"/>
          <w:kern w:val="0"/>
          <w:sz w:val="22"/>
        </w:rPr>
        <w:t>the paper</w:t>
      </w:r>
      <w:r w:rsidR="00881D18">
        <w:rPr>
          <w:rFonts w:ascii="Times New Roman" w:eastAsia="宋体" w:hAnsi="Times New Roman" w:cs="Times New Roman" w:hint="eastAsia"/>
          <w:kern w:val="0"/>
          <w:sz w:val="22"/>
        </w:rPr>
        <w:t xml:space="preserve"> and </w:t>
      </w:r>
      <w:r>
        <w:rPr>
          <w:rFonts w:ascii="Times New Roman" w:eastAsia="宋体" w:hAnsi="Times New Roman" w:cs="Times New Roman"/>
          <w:kern w:val="0"/>
          <w:sz w:val="22"/>
        </w:rPr>
        <w:t xml:space="preserve">Lian Zhang provided advice, HIFU information and editing the paper. </w:t>
      </w:r>
    </w:p>
    <w:p w14:paraId="7A79A03C" w14:textId="77777777" w:rsidR="00960F07" w:rsidRDefault="00960F07">
      <w:pPr>
        <w:widowControl/>
        <w:adjustRightInd w:val="0"/>
        <w:snapToGrid w:val="0"/>
        <w:spacing w:beforeLines="50" w:before="156" w:line="260" w:lineRule="atLeast"/>
        <w:rPr>
          <w:rFonts w:ascii="Times New Roman" w:eastAsia="宋体" w:hAnsi="Times New Roman" w:cs="Times New Roman"/>
          <w:b/>
          <w:bCs/>
          <w:iCs/>
          <w:color w:val="000000"/>
          <w:kern w:val="0"/>
          <w:sz w:val="22"/>
        </w:rPr>
      </w:pPr>
    </w:p>
    <w:p w14:paraId="5D679745" w14:textId="77777777" w:rsidR="004D4C07" w:rsidRDefault="00881D18">
      <w:pPr>
        <w:widowControl/>
        <w:adjustRightInd w:val="0"/>
        <w:snapToGrid w:val="0"/>
        <w:spacing w:beforeLines="50" w:before="156" w:line="260" w:lineRule="atLeast"/>
        <w:rPr>
          <w:rFonts w:ascii="Times New Roman" w:eastAsia="宋体" w:hAnsi="Times New Roman" w:cs="Times New Roman"/>
          <w:b/>
          <w:bCs/>
          <w:iCs/>
          <w:color w:val="000000"/>
          <w:kern w:val="0"/>
          <w:sz w:val="22"/>
        </w:rPr>
      </w:pPr>
      <w:r>
        <w:rPr>
          <w:rFonts w:ascii="Times New Roman" w:eastAsia="宋体" w:hAnsi="Times New Roman" w:cs="Times New Roman"/>
          <w:b/>
          <w:bCs/>
          <w:iCs/>
          <w:color w:val="000000"/>
          <w:kern w:val="0"/>
          <w:sz w:val="22"/>
        </w:rPr>
        <w:t>Financial support and sponsorship</w:t>
      </w:r>
    </w:p>
    <w:p w14:paraId="27050A98" w14:textId="77777777" w:rsidR="00960F07" w:rsidRDefault="00960F07">
      <w:pPr>
        <w:spacing w:line="360" w:lineRule="auto"/>
        <w:jc w:val="left"/>
        <w:rPr>
          <w:rFonts w:ascii="Times New Roman" w:eastAsia="宋体" w:hAnsi="Times New Roman" w:cs="Times New Roman"/>
          <w:kern w:val="0"/>
          <w:sz w:val="22"/>
        </w:rPr>
      </w:pPr>
    </w:p>
    <w:p w14:paraId="6918B58B" w14:textId="77777777" w:rsidR="004D4C07" w:rsidRDefault="00881D18">
      <w:pPr>
        <w:spacing w:line="360" w:lineRule="auto"/>
        <w:jc w:val="left"/>
        <w:rPr>
          <w:rFonts w:ascii="Times New Roman" w:hAnsi="Times New Roman" w:cs="Times New Roman"/>
          <w:sz w:val="24"/>
          <w:szCs w:val="24"/>
        </w:rPr>
      </w:pPr>
      <w:r>
        <w:rPr>
          <w:rFonts w:ascii="Times New Roman" w:eastAsia="宋体" w:hAnsi="Times New Roman" w:cs="Times New Roman" w:hint="eastAsia"/>
          <w:kern w:val="0"/>
          <w:sz w:val="22"/>
        </w:rPr>
        <w:t>None.</w:t>
      </w:r>
    </w:p>
    <w:p w14:paraId="0774392C" w14:textId="77777777" w:rsidR="00960F07" w:rsidRDefault="00960F07">
      <w:pPr>
        <w:widowControl/>
        <w:adjustRightInd w:val="0"/>
        <w:snapToGrid w:val="0"/>
        <w:spacing w:beforeLines="50" w:before="156" w:line="260" w:lineRule="atLeast"/>
        <w:rPr>
          <w:rFonts w:ascii="Times New Roman" w:eastAsia="宋体" w:hAnsi="Times New Roman" w:cs="Times New Roman"/>
          <w:b/>
          <w:bCs/>
          <w:iCs/>
          <w:kern w:val="0"/>
          <w:sz w:val="22"/>
        </w:rPr>
      </w:pPr>
    </w:p>
    <w:p w14:paraId="73F99073" w14:textId="77777777" w:rsidR="004D4C07" w:rsidRDefault="00881D18">
      <w:pPr>
        <w:widowControl/>
        <w:adjustRightInd w:val="0"/>
        <w:snapToGrid w:val="0"/>
        <w:spacing w:beforeLines="50" w:before="156" w:line="260" w:lineRule="atLeast"/>
        <w:rPr>
          <w:rFonts w:ascii="Times New Roman" w:eastAsia="宋体" w:hAnsi="Times New Roman" w:cs="Times New Roman"/>
          <w:b/>
          <w:bCs/>
          <w:iCs/>
          <w:kern w:val="0"/>
          <w:sz w:val="22"/>
        </w:rPr>
      </w:pPr>
      <w:r>
        <w:rPr>
          <w:rFonts w:ascii="Times New Roman" w:eastAsia="宋体" w:hAnsi="Times New Roman" w:cs="Times New Roman"/>
          <w:b/>
          <w:bCs/>
          <w:iCs/>
          <w:kern w:val="0"/>
          <w:sz w:val="22"/>
        </w:rPr>
        <w:t>Conflicts of interest</w:t>
      </w:r>
    </w:p>
    <w:p w14:paraId="2BDE5734" w14:textId="77777777" w:rsidR="00960F07" w:rsidRDefault="00960F07" w:rsidP="00960F07">
      <w:pPr>
        <w:spacing w:line="360" w:lineRule="auto"/>
        <w:jc w:val="left"/>
        <w:rPr>
          <w:rFonts w:ascii="Times New Roman" w:eastAsia="宋体" w:hAnsi="Times New Roman" w:cs="Times New Roman"/>
          <w:kern w:val="0"/>
          <w:sz w:val="22"/>
        </w:rPr>
      </w:pPr>
    </w:p>
    <w:p w14:paraId="76AC11E6" w14:textId="496E29EB" w:rsidR="004D4C07" w:rsidRDefault="00960F07" w:rsidP="00960F07">
      <w:pPr>
        <w:spacing w:line="360" w:lineRule="auto"/>
        <w:jc w:val="left"/>
        <w:rPr>
          <w:rFonts w:ascii="Times New Roman" w:eastAsia="宋体" w:hAnsi="Times New Roman" w:cs="Times New Roman"/>
          <w:b/>
          <w:bCs/>
          <w:iCs/>
          <w:color w:val="000000"/>
          <w:kern w:val="0"/>
          <w:sz w:val="22"/>
        </w:rPr>
      </w:pPr>
      <w:r>
        <w:rPr>
          <w:rFonts w:ascii="Times New Roman" w:eastAsia="宋体" w:hAnsi="Times New Roman" w:cs="Times New Roman"/>
          <w:kern w:val="0"/>
          <w:sz w:val="22"/>
        </w:rPr>
        <w:t>WS Felix Wong is an honorary Professor of the Chongqing Key Laboratory of Ultrasound in Medicine and Engineering and has no relevant financial interests to disclose. Lian Zhang is</w:t>
      </w:r>
      <w:r w:rsidR="001C77FD" w:rsidRPr="001C77FD">
        <w:rPr>
          <w:rFonts w:ascii="Times New Roman" w:eastAsia="宋体" w:hAnsi="Times New Roman" w:cs="Times New Roman"/>
          <w:kern w:val="0"/>
          <w:sz w:val="22"/>
        </w:rPr>
        <w:t xml:space="preserve"> </w:t>
      </w:r>
      <w:r w:rsidR="001C77FD">
        <w:rPr>
          <w:rFonts w:ascii="Times New Roman" w:eastAsia="宋体" w:hAnsi="Times New Roman" w:cs="Times New Roman"/>
          <w:kern w:val="0"/>
          <w:sz w:val="22"/>
        </w:rPr>
        <w:t>a</w:t>
      </w:r>
      <w:r w:rsidR="001C77FD" w:rsidRPr="001C77FD">
        <w:rPr>
          <w:rFonts w:ascii="Times New Roman" w:eastAsia="宋体" w:hAnsi="Times New Roman" w:cs="Times New Roman"/>
          <w:kern w:val="0"/>
          <w:sz w:val="22"/>
        </w:rPr>
        <w:t xml:space="preserve"> Professor of the Chongqing Key Laboratory of Ultrasound in Medicine and Engineering</w:t>
      </w:r>
      <w:r w:rsidR="001C77FD">
        <w:rPr>
          <w:rFonts w:ascii="Times New Roman" w:eastAsia="宋体" w:hAnsi="Times New Roman" w:cs="Times New Roman"/>
          <w:kern w:val="0"/>
          <w:sz w:val="22"/>
        </w:rPr>
        <w:t xml:space="preserve"> and</w:t>
      </w:r>
      <w:r w:rsidR="001C77FD" w:rsidRPr="001C77FD">
        <w:rPr>
          <w:rFonts w:ascii="Times New Roman" w:eastAsia="宋体" w:hAnsi="Times New Roman" w:cs="Times New Roman"/>
          <w:kern w:val="0"/>
          <w:sz w:val="22"/>
        </w:rPr>
        <w:t xml:space="preserve"> </w:t>
      </w:r>
      <w:r>
        <w:rPr>
          <w:rFonts w:ascii="Times New Roman" w:eastAsia="宋体" w:hAnsi="Times New Roman" w:cs="Times New Roman"/>
          <w:kern w:val="0"/>
          <w:sz w:val="22"/>
        </w:rPr>
        <w:t xml:space="preserve">the Medical Director of CQ HAIFU Medical Technology Company. </w:t>
      </w:r>
      <w:r w:rsidR="001C77FD">
        <w:rPr>
          <w:rFonts w:ascii="Times New Roman" w:eastAsia="宋体" w:hAnsi="Times New Roman" w:cs="Times New Roman"/>
          <w:kern w:val="0"/>
          <w:sz w:val="22"/>
        </w:rPr>
        <w:t xml:space="preserve">These institutes actively support and promote </w:t>
      </w:r>
      <w:proofErr w:type="spellStart"/>
      <w:r w:rsidR="001C77FD">
        <w:rPr>
          <w:rFonts w:ascii="Times New Roman" w:eastAsia="宋体" w:hAnsi="Times New Roman" w:cs="Times New Roman"/>
          <w:kern w:val="0"/>
          <w:sz w:val="22"/>
        </w:rPr>
        <w:t>USgHIFU</w:t>
      </w:r>
      <w:proofErr w:type="spellEnd"/>
      <w:r w:rsidR="001C77FD">
        <w:rPr>
          <w:rFonts w:ascii="Times New Roman" w:eastAsia="宋体" w:hAnsi="Times New Roman" w:cs="Times New Roman"/>
          <w:kern w:val="0"/>
          <w:sz w:val="22"/>
        </w:rPr>
        <w:t xml:space="preserve"> treatment in Medicine. </w:t>
      </w:r>
    </w:p>
    <w:p w14:paraId="0BC42B5A" w14:textId="77777777" w:rsidR="00960F07" w:rsidRDefault="00960F07">
      <w:pPr>
        <w:widowControl/>
        <w:adjustRightInd w:val="0"/>
        <w:snapToGrid w:val="0"/>
        <w:spacing w:beforeLines="50" w:before="156" w:line="260" w:lineRule="atLeast"/>
        <w:rPr>
          <w:rFonts w:ascii="Times New Roman" w:eastAsia="宋体" w:hAnsi="Times New Roman" w:cs="Times New Roman"/>
          <w:b/>
          <w:bCs/>
          <w:iCs/>
          <w:color w:val="000000"/>
          <w:kern w:val="0"/>
          <w:sz w:val="22"/>
        </w:rPr>
      </w:pPr>
    </w:p>
    <w:p w14:paraId="4237A701" w14:textId="77777777" w:rsidR="004D4C07" w:rsidRDefault="00881D18">
      <w:pPr>
        <w:widowControl/>
        <w:adjustRightInd w:val="0"/>
        <w:snapToGrid w:val="0"/>
        <w:spacing w:beforeLines="50" w:before="156" w:line="260" w:lineRule="atLeast"/>
        <w:rPr>
          <w:rFonts w:ascii="Times New Roman" w:eastAsia="宋体" w:hAnsi="Times New Roman" w:cs="Times New Roman"/>
          <w:b/>
          <w:bCs/>
          <w:iCs/>
          <w:color w:val="000000"/>
          <w:kern w:val="0"/>
          <w:sz w:val="22"/>
        </w:rPr>
      </w:pPr>
      <w:r>
        <w:rPr>
          <w:rFonts w:ascii="Times New Roman" w:eastAsia="宋体" w:hAnsi="Times New Roman" w:cs="Times New Roman"/>
          <w:b/>
          <w:bCs/>
          <w:iCs/>
          <w:color w:val="000000"/>
          <w:kern w:val="0"/>
          <w:sz w:val="22"/>
        </w:rPr>
        <w:t>Ethical approval and consent to participate</w:t>
      </w:r>
    </w:p>
    <w:p w14:paraId="1172C198" w14:textId="77777777" w:rsidR="00960F07" w:rsidRDefault="00960F07">
      <w:pPr>
        <w:spacing w:line="360" w:lineRule="auto"/>
        <w:jc w:val="left"/>
        <w:rPr>
          <w:rFonts w:ascii="Times New Roman" w:eastAsia="宋体" w:hAnsi="Times New Roman" w:cs="Times New Roman"/>
          <w:kern w:val="0"/>
          <w:sz w:val="22"/>
        </w:rPr>
      </w:pPr>
    </w:p>
    <w:p w14:paraId="4F18D35D" w14:textId="63BEDAD7" w:rsidR="004D4C07" w:rsidRDefault="00960F07">
      <w:pPr>
        <w:spacing w:line="360" w:lineRule="auto"/>
        <w:jc w:val="left"/>
        <w:rPr>
          <w:rFonts w:ascii="Times New Roman" w:eastAsia="宋体" w:hAnsi="Times New Roman" w:cs="Times New Roman"/>
          <w:kern w:val="0"/>
          <w:sz w:val="22"/>
        </w:rPr>
      </w:pPr>
      <w:r>
        <w:rPr>
          <w:rFonts w:ascii="Times New Roman" w:eastAsia="宋体" w:hAnsi="Times New Roman" w:cs="Times New Roman"/>
          <w:kern w:val="0"/>
          <w:sz w:val="22"/>
        </w:rPr>
        <w:t>“</w:t>
      </w:r>
      <w:r w:rsidR="00881D18">
        <w:rPr>
          <w:rFonts w:ascii="Times New Roman" w:eastAsia="宋体" w:hAnsi="Times New Roman" w:cs="Times New Roman" w:hint="eastAsia"/>
          <w:kern w:val="0"/>
          <w:sz w:val="22"/>
        </w:rPr>
        <w:t>Not applicable.</w:t>
      </w:r>
      <w:r w:rsidR="00881D18">
        <w:rPr>
          <w:rFonts w:ascii="Times New Roman" w:eastAsia="宋体" w:hAnsi="Times New Roman" w:cs="Times New Roman" w:hint="eastAsia"/>
          <w:kern w:val="0"/>
          <w:sz w:val="22"/>
        </w:rPr>
        <w:t>”</w:t>
      </w:r>
      <w:r w:rsidR="00881D18">
        <w:rPr>
          <w:rFonts w:ascii="Times New Roman" w:eastAsia="宋体" w:hAnsi="Times New Roman" w:cs="Times New Roman" w:hint="eastAsia"/>
          <w:kern w:val="0"/>
          <w:sz w:val="22"/>
        </w:rPr>
        <w:t xml:space="preserve"> </w:t>
      </w:r>
    </w:p>
    <w:p w14:paraId="7FBFDDC7" w14:textId="77777777" w:rsidR="00960F07" w:rsidRDefault="00960F07">
      <w:pPr>
        <w:widowControl/>
        <w:adjustRightInd w:val="0"/>
        <w:snapToGrid w:val="0"/>
        <w:spacing w:beforeLines="50" w:before="156" w:line="260" w:lineRule="atLeast"/>
        <w:rPr>
          <w:rFonts w:ascii="Times New Roman" w:eastAsia="宋体" w:hAnsi="Times New Roman" w:cs="Times New Roman"/>
          <w:b/>
          <w:bCs/>
          <w:iCs/>
          <w:color w:val="000000"/>
          <w:kern w:val="0"/>
          <w:sz w:val="22"/>
        </w:rPr>
      </w:pPr>
    </w:p>
    <w:p w14:paraId="06716C5B" w14:textId="77777777" w:rsidR="004D4C07" w:rsidRDefault="00881D18">
      <w:pPr>
        <w:widowControl/>
        <w:adjustRightInd w:val="0"/>
        <w:snapToGrid w:val="0"/>
        <w:spacing w:beforeLines="50" w:before="156" w:line="260" w:lineRule="atLeast"/>
        <w:rPr>
          <w:rFonts w:ascii="Times New Roman" w:eastAsia="宋体" w:hAnsi="Times New Roman" w:cs="Times New Roman"/>
          <w:b/>
          <w:bCs/>
          <w:iCs/>
          <w:color w:val="000000"/>
          <w:kern w:val="0"/>
          <w:sz w:val="22"/>
        </w:rPr>
      </w:pPr>
      <w:r>
        <w:rPr>
          <w:rFonts w:ascii="Times New Roman" w:eastAsia="宋体" w:hAnsi="Times New Roman" w:cs="Times New Roman"/>
          <w:b/>
          <w:bCs/>
          <w:iCs/>
          <w:color w:val="000000"/>
          <w:kern w:val="0"/>
          <w:sz w:val="22"/>
        </w:rPr>
        <w:t xml:space="preserve">Consent for </w:t>
      </w:r>
      <w:r>
        <w:rPr>
          <w:rFonts w:ascii="Times New Roman" w:eastAsia="宋体" w:hAnsi="Times New Roman" w:cs="Times New Roman" w:hint="eastAsia"/>
          <w:b/>
          <w:bCs/>
          <w:iCs/>
          <w:color w:val="000000"/>
          <w:kern w:val="0"/>
          <w:sz w:val="22"/>
        </w:rPr>
        <w:t>p</w:t>
      </w:r>
      <w:r>
        <w:rPr>
          <w:rFonts w:ascii="Times New Roman" w:eastAsia="宋体" w:hAnsi="Times New Roman" w:cs="Times New Roman"/>
          <w:b/>
          <w:bCs/>
          <w:iCs/>
          <w:color w:val="000000"/>
          <w:kern w:val="0"/>
          <w:sz w:val="22"/>
        </w:rPr>
        <w:t>ublication</w:t>
      </w:r>
    </w:p>
    <w:p w14:paraId="032E9EF3" w14:textId="77777777" w:rsidR="00960F07" w:rsidRDefault="00960F07">
      <w:pPr>
        <w:spacing w:line="360" w:lineRule="auto"/>
        <w:jc w:val="left"/>
        <w:rPr>
          <w:rFonts w:ascii="Times New Roman" w:eastAsia="宋体" w:hAnsi="Times New Roman" w:cs="Times New Roman"/>
          <w:kern w:val="0"/>
          <w:sz w:val="22"/>
        </w:rPr>
      </w:pPr>
    </w:p>
    <w:p w14:paraId="3EBE86BB" w14:textId="2E947C56" w:rsidR="004D4C07" w:rsidRDefault="00881D18">
      <w:pPr>
        <w:spacing w:line="360" w:lineRule="auto"/>
        <w:jc w:val="left"/>
        <w:rPr>
          <w:rFonts w:ascii="Times New Roman" w:eastAsia="宋体" w:hAnsi="Times New Roman" w:cs="Times New Roman"/>
          <w:kern w:val="0"/>
          <w:sz w:val="22"/>
        </w:rPr>
      </w:pPr>
      <w:r>
        <w:rPr>
          <w:rFonts w:ascii="Times New Roman" w:eastAsia="宋体" w:hAnsi="Times New Roman" w:cs="Times New Roman" w:hint="eastAsia"/>
          <w:kern w:val="0"/>
          <w:sz w:val="22"/>
        </w:rPr>
        <w:t>“</w:t>
      </w:r>
      <w:r>
        <w:rPr>
          <w:rFonts w:ascii="Times New Roman" w:eastAsia="宋体" w:hAnsi="Times New Roman" w:cs="Times New Roman" w:hint="eastAsia"/>
          <w:kern w:val="0"/>
          <w:sz w:val="22"/>
        </w:rPr>
        <w:t>Not applicable.</w:t>
      </w:r>
      <w:r>
        <w:rPr>
          <w:rFonts w:ascii="Times New Roman" w:eastAsia="宋体" w:hAnsi="Times New Roman" w:cs="Times New Roman" w:hint="eastAsia"/>
          <w:kern w:val="0"/>
          <w:sz w:val="22"/>
        </w:rPr>
        <w:t>”</w:t>
      </w:r>
      <w:r>
        <w:rPr>
          <w:rFonts w:ascii="Times New Roman" w:eastAsia="宋体" w:hAnsi="Times New Roman" w:cs="Times New Roman" w:hint="eastAsia"/>
          <w:kern w:val="0"/>
          <w:sz w:val="22"/>
        </w:rPr>
        <w:t xml:space="preserve"> </w:t>
      </w:r>
    </w:p>
    <w:p w14:paraId="2E43932B" w14:textId="77777777" w:rsidR="004D4C07" w:rsidRDefault="004D4C07">
      <w:pPr>
        <w:spacing w:line="360" w:lineRule="auto"/>
        <w:jc w:val="left"/>
        <w:rPr>
          <w:rFonts w:ascii="Times New Roman" w:eastAsia="宋体" w:hAnsi="Times New Roman" w:cs="Times New Roman"/>
          <w:kern w:val="0"/>
          <w:sz w:val="22"/>
        </w:rPr>
      </w:pPr>
    </w:p>
    <w:p w14:paraId="7171AD4A" w14:textId="77777777" w:rsidR="004D4C07" w:rsidRDefault="004D4C07">
      <w:pPr>
        <w:adjustRightInd w:val="0"/>
        <w:spacing w:line="360" w:lineRule="auto"/>
        <w:rPr>
          <w:rFonts w:ascii="Times New Roman" w:hAnsi="Times New Roman" w:cs="Times New Roman"/>
          <w:sz w:val="24"/>
          <w:szCs w:val="24"/>
        </w:rPr>
      </w:pPr>
    </w:p>
    <w:p w14:paraId="4CF334D4" w14:textId="77777777" w:rsidR="00960F07" w:rsidRDefault="00960F07">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3111D377" w14:textId="03B18976" w:rsidR="004D4C07" w:rsidRDefault="00881D18">
      <w:pPr>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772767EA" w14:textId="78A978E0" w:rsidR="00960F07"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1.</w:t>
      </w:r>
      <w:r w:rsidR="00E812F8" w:rsidRPr="00FC55D5">
        <w:rPr>
          <w:rFonts w:ascii="Times New Roman" w:hAnsi="Times New Roman" w:cs="Times New Roman"/>
          <w:color w:val="222222"/>
          <w:szCs w:val="20"/>
          <w:shd w:val="clear" w:color="auto" w:fill="FFFFFF"/>
        </w:rPr>
        <w:t>Lee, K. W. (2021). The Asian perspective on HIFU. International Journal of Hyperthermia, 38(2), 5-8.</w:t>
      </w:r>
    </w:p>
    <w:p w14:paraId="0AF08E35" w14:textId="3B82743A" w:rsidR="00E812F8"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2.Jiang, J., Ding, T., Luo, A., Lu, Y., Ma, D., &amp; Wang, S. (2014). Comparison of surgical indications for hysterectomy by age and approach in 4653 Chinese women. Frontiers of Medicine, 8(4), 464-470.</w:t>
      </w:r>
    </w:p>
    <w:p w14:paraId="16B1A253" w14:textId="6857DDCE"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3. Clarke-Pearson, D. L., &amp; Geller, E. J. (2013). Complications of hysterectomy. Obstetrics &amp; Gynecology, 121(3), 654-673.</w:t>
      </w:r>
    </w:p>
    <w:p w14:paraId="0DE512D6" w14:textId="74079417"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4. McPherson, K., Metcalfe, M. A., Herbert, A., </w:t>
      </w:r>
      <w:proofErr w:type="spellStart"/>
      <w:r w:rsidRPr="00FC55D5">
        <w:rPr>
          <w:rFonts w:ascii="Times New Roman" w:hAnsi="Times New Roman" w:cs="Times New Roman"/>
          <w:color w:val="222222"/>
          <w:szCs w:val="20"/>
          <w:shd w:val="clear" w:color="auto" w:fill="FFFFFF"/>
        </w:rPr>
        <w:t>Maresh</w:t>
      </w:r>
      <w:proofErr w:type="spellEnd"/>
      <w:r w:rsidRPr="00FC55D5">
        <w:rPr>
          <w:rFonts w:ascii="Times New Roman" w:hAnsi="Times New Roman" w:cs="Times New Roman"/>
          <w:color w:val="222222"/>
          <w:szCs w:val="20"/>
          <w:shd w:val="clear" w:color="auto" w:fill="FFFFFF"/>
        </w:rPr>
        <w:t xml:space="preserve">, M., </w:t>
      </w:r>
      <w:proofErr w:type="spellStart"/>
      <w:r w:rsidRPr="00FC55D5">
        <w:rPr>
          <w:rFonts w:ascii="Times New Roman" w:hAnsi="Times New Roman" w:cs="Times New Roman"/>
          <w:color w:val="222222"/>
          <w:szCs w:val="20"/>
          <w:shd w:val="clear" w:color="auto" w:fill="FFFFFF"/>
        </w:rPr>
        <w:t>Casbard</w:t>
      </w:r>
      <w:proofErr w:type="spellEnd"/>
      <w:r w:rsidRPr="00FC55D5">
        <w:rPr>
          <w:rFonts w:ascii="Times New Roman" w:hAnsi="Times New Roman" w:cs="Times New Roman"/>
          <w:color w:val="222222"/>
          <w:szCs w:val="20"/>
          <w:shd w:val="clear" w:color="auto" w:fill="FFFFFF"/>
        </w:rPr>
        <w:t xml:space="preserve">, A., Hargreaves, J., ... &amp; Clarke, A. (2004). Severe complications of hysterectomy: the VALUE study. BJOG: An International Journal of Obstetrics &amp; </w:t>
      </w:r>
      <w:proofErr w:type="spellStart"/>
      <w:r w:rsidRPr="00FC55D5">
        <w:rPr>
          <w:rFonts w:ascii="Times New Roman" w:hAnsi="Times New Roman" w:cs="Times New Roman"/>
          <w:color w:val="222222"/>
          <w:szCs w:val="20"/>
          <w:shd w:val="clear" w:color="auto" w:fill="FFFFFF"/>
        </w:rPr>
        <w:t>Gynaecology</w:t>
      </w:r>
      <w:proofErr w:type="spellEnd"/>
      <w:r w:rsidRPr="00FC55D5">
        <w:rPr>
          <w:rFonts w:ascii="Times New Roman" w:hAnsi="Times New Roman" w:cs="Times New Roman"/>
          <w:color w:val="222222"/>
          <w:szCs w:val="20"/>
          <w:shd w:val="clear" w:color="auto" w:fill="FFFFFF"/>
        </w:rPr>
        <w:t>, 111(7), 688-694.</w:t>
      </w:r>
    </w:p>
    <w:p w14:paraId="61C92506" w14:textId="6A94E63A"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5. </w:t>
      </w:r>
      <w:proofErr w:type="spellStart"/>
      <w:r w:rsidRPr="00FC55D5">
        <w:rPr>
          <w:rFonts w:ascii="Times New Roman" w:hAnsi="Times New Roman" w:cs="Times New Roman"/>
          <w:color w:val="222222"/>
          <w:szCs w:val="20"/>
          <w:shd w:val="clear" w:color="auto" w:fill="FFFFFF"/>
        </w:rPr>
        <w:t>Settnes</w:t>
      </w:r>
      <w:proofErr w:type="spellEnd"/>
      <w:r w:rsidRPr="00FC55D5">
        <w:rPr>
          <w:rFonts w:ascii="Times New Roman" w:hAnsi="Times New Roman" w:cs="Times New Roman"/>
          <w:color w:val="222222"/>
          <w:szCs w:val="20"/>
          <w:shd w:val="clear" w:color="auto" w:fill="FFFFFF"/>
        </w:rPr>
        <w:t xml:space="preserve">, A., Moeller, C., </w:t>
      </w:r>
      <w:proofErr w:type="spellStart"/>
      <w:r w:rsidRPr="00FC55D5">
        <w:rPr>
          <w:rFonts w:ascii="Times New Roman" w:hAnsi="Times New Roman" w:cs="Times New Roman"/>
          <w:color w:val="222222"/>
          <w:szCs w:val="20"/>
          <w:shd w:val="clear" w:color="auto" w:fill="FFFFFF"/>
        </w:rPr>
        <w:t>Topsoee</w:t>
      </w:r>
      <w:proofErr w:type="spellEnd"/>
      <w:r w:rsidRPr="00FC55D5">
        <w:rPr>
          <w:rFonts w:ascii="Times New Roman" w:hAnsi="Times New Roman" w:cs="Times New Roman"/>
          <w:color w:val="222222"/>
          <w:szCs w:val="20"/>
          <w:shd w:val="clear" w:color="auto" w:fill="FFFFFF"/>
        </w:rPr>
        <w:t xml:space="preserve">, M. F., </w:t>
      </w:r>
      <w:proofErr w:type="spellStart"/>
      <w:r w:rsidRPr="00FC55D5">
        <w:rPr>
          <w:rFonts w:ascii="Times New Roman" w:hAnsi="Times New Roman" w:cs="Times New Roman"/>
          <w:color w:val="222222"/>
          <w:szCs w:val="20"/>
          <w:shd w:val="clear" w:color="auto" w:fill="FFFFFF"/>
        </w:rPr>
        <w:t>Norrbom</w:t>
      </w:r>
      <w:proofErr w:type="spellEnd"/>
      <w:r w:rsidRPr="00FC55D5">
        <w:rPr>
          <w:rFonts w:ascii="Times New Roman" w:hAnsi="Times New Roman" w:cs="Times New Roman"/>
          <w:color w:val="222222"/>
          <w:szCs w:val="20"/>
          <w:shd w:val="clear" w:color="auto" w:fill="FFFFFF"/>
        </w:rPr>
        <w:t xml:space="preserve">, C., Kopp, T. I., </w:t>
      </w:r>
      <w:proofErr w:type="spellStart"/>
      <w:r w:rsidRPr="00FC55D5">
        <w:rPr>
          <w:rFonts w:ascii="Times New Roman" w:hAnsi="Times New Roman" w:cs="Times New Roman"/>
          <w:color w:val="222222"/>
          <w:szCs w:val="20"/>
          <w:shd w:val="clear" w:color="auto" w:fill="FFFFFF"/>
        </w:rPr>
        <w:t>Dreisler</w:t>
      </w:r>
      <w:proofErr w:type="spellEnd"/>
      <w:r w:rsidRPr="00FC55D5">
        <w:rPr>
          <w:rFonts w:ascii="Times New Roman" w:hAnsi="Times New Roman" w:cs="Times New Roman"/>
          <w:color w:val="222222"/>
          <w:szCs w:val="20"/>
          <w:shd w:val="clear" w:color="auto" w:fill="FFFFFF"/>
        </w:rPr>
        <w:t>, E., ... &amp; Gimbel, H. (2020). Complications after benign hysterectomy, according to procedure: a population</w:t>
      </w:r>
      <w:r w:rsidRPr="00FC55D5">
        <w:rPr>
          <w:rFonts w:ascii="Times New Roman" w:eastAsia="宋体" w:hAnsi="Times New Roman" w:cs="Times New Roman"/>
          <w:color w:val="222222"/>
          <w:szCs w:val="20"/>
          <w:shd w:val="clear" w:color="auto" w:fill="FFFFFF"/>
        </w:rPr>
        <w:t>‐</w:t>
      </w:r>
      <w:r w:rsidRPr="00FC55D5">
        <w:rPr>
          <w:rFonts w:ascii="Times New Roman" w:hAnsi="Times New Roman" w:cs="Times New Roman"/>
          <w:color w:val="222222"/>
          <w:szCs w:val="20"/>
          <w:shd w:val="clear" w:color="auto" w:fill="FFFFFF"/>
        </w:rPr>
        <w:t xml:space="preserve">based prospective cohort study from the Danish hysterectomy database, 2004–2015. BJOG: An International Journal of Obstetrics &amp; </w:t>
      </w:r>
      <w:proofErr w:type="spellStart"/>
      <w:r w:rsidRPr="00FC55D5">
        <w:rPr>
          <w:rFonts w:ascii="Times New Roman" w:hAnsi="Times New Roman" w:cs="Times New Roman"/>
          <w:color w:val="222222"/>
          <w:szCs w:val="20"/>
          <w:shd w:val="clear" w:color="auto" w:fill="FFFFFF"/>
        </w:rPr>
        <w:t>Gynaecology</w:t>
      </w:r>
      <w:proofErr w:type="spellEnd"/>
      <w:r w:rsidRPr="00FC55D5">
        <w:rPr>
          <w:rFonts w:ascii="Times New Roman" w:hAnsi="Times New Roman" w:cs="Times New Roman"/>
          <w:color w:val="222222"/>
          <w:szCs w:val="20"/>
          <w:shd w:val="clear" w:color="auto" w:fill="FFFFFF"/>
        </w:rPr>
        <w:t>, 127(10), 1269-1279.</w:t>
      </w:r>
    </w:p>
    <w:p w14:paraId="6D513E00" w14:textId="270B831D"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6. Whitelaw, J. M. (1990). Hysterectomy: a medical-legal perspective, 1975 to 1985. American journal of obstetrics and gynecology, 162(6), 1451-1458.</w:t>
      </w:r>
    </w:p>
    <w:p w14:paraId="7FB1B2E4" w14:textId="2321BAD6"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noProof/>
          <w:sz w:val="22"/>
        </w:rPr>
        <w:t>7.</w:t>
      </w:r>
      <w:r w:rsidRPr="00FC55D5">
        <w:rPr>
          <w:rFonts w:ascii="Times New Roman" w:hAnsi="Times New Roman" w:cs="Times New Roman"/>
          <w:color w:val="222222"/>
          <w:szCs w:val="20"/>
          <w:shd w:val="clear" w:color="auto" w:fill="FFFFFF"/>
        </w:rPr>
        <w:t xml:space="preserve"> Vickers, H., &amp; Jha, S. (2020). Medicolegal issues in </w:t>
      </w:r>
      <w:proofErr w:type="spellStart"/>
      <w:r w:rsidRPr="00FC55D5">
        <w:rPr>
          <w:rFonts w:ascii="Times New Roman" w:hAnsi="Times New Roman" w:cs="Times New Roman"/>
          <w:color w:val="222222"/>
          <w:szCs w:val="20"/>
          <w:shd w:val="clear" w:color="auto" w:fill="FFFFFF"/>
        </w:rPr>
        <w:t>gynaecology</w:t>
      </w:r>
      <w:proofErr w:type="spellEnd"/>
      <w:r w:rsidRPr="00FC55D5">
        <w:rPr>
          <w:rFonts w:ascii="Times New Roman" w:hAnsi="Times New Roman" w:cs="Times New Roman"/>
          <w:color w:val="222222"/>
          <w:szCs w:val="20"/>
          <w:shd w:val="clear" w:color="auto" w:fill="FFFFFF"/>
        </w:rPr>
        <w:t xml:space="preserve">. Obstetrics, </w:t>
      </w:r>
      <w:proofErr w:type="spellStart"/>
      <w:r w:rsidRPr="00FC55D5">
        <w:rPr>
          <w:rFonts w:ascii="Times New Roman" w:hAnsi="Times New Roman" w:cs="Times New Roman"/>
          <w:color w:val="222222"/>
          <w:szCs w:val="20"/>
          <w:shd w:val="clear" w:color="auto" w:fill="FFFFFF"/>
        </w:rPr>
        <w:t>Gynaecology</w:t>
      </w:r>
      <w:proofErr w:type="spellEnd"/>
      <w:r w:rsidRPr="00FC55D5">
        <w:rPr>
          <w:rFonts w:ascii="Times New Roman" w:hAnsi="Times New Roman" w:cs="Times New Roman"/>
          <w:color w:val="222222"/>
          <w:szCs w:val="20"/>
          <w:shd w:val="clear" w:color="auto" w:fill="FFFFFF"/>
        </w:rPr>
        <w:t xml:space="preserve"> &amp; Reproductive Medicine, 30(2), 43-47.</w:t>
      </w:r>
    </w:p>
    <w:p w14:paraId="45998434" w14:textId="1BEC51BF"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8. Wei, D., Glassberg, M., Johnston, S., Cheng, H., &amp; </w:t>
      </w:r>
      <w:proofErr w:type="spellStart"/>
      <w:r w:rsidRPr="00FC55D5">
        <w:rPr>
          <w:rFonts w:ascii="Times New Roman" w:hAnsi="Times New Roman" w:cs="Times New Roman"/>
          <w:color w:val="222222"/>
          <w:szCs w:val="20"/>
          <w:shd w:val="clear" w:color="auto" w:fill="FFFFFF"/>
        </w:rPr>
        <w:t>Hinoul</w:t>
      </w:r>
      <w:proofErr w:type="spellEnd"/>
      <w:r w:rsidRPr="00FC55D5">
        <w:rPr>
          <w:rFonts w:ascii="Times New Roman" w:hAnsi="Times New Roman" w:cs="Times New Roman"/>
          <w:color w:val="222222"/>
          <w:szCs w:val="20"/>
          <w:shd w:val="clear" w:color="auto" w:fill="FFFFFF"/>
        </w:rPr>
        <w:t>, P. (2018). Economic Burden of Major Complications in Patients Undergoing Hysterectomy-A Real-World Database Study. Journal of Minimally Invasive Gynecology, 25(7), S118-S119.</w:t>
      </w:r>
    </w:p>
    <w:p w14:paraId="60096215" w14:textId="003D1E21"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9. Dorsey, J. H., Holtz, P. M., Griffiths, R. I., McGrath, M. M., &amp; Steinberg, E. P. (1996). Costs and charges associated with three alternative techniques of hysterectomy. New England Journal of Medicine, 335(7), 476-482.</w:t>
      </w:r>
    </w:p>
    <w:p w14:paraId="0DF72808" w14:textId="54781D9D"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10. Wong, F., Zhang, L., &amp; Wang, Z. (2021). Focused Ultrasound Surgery in Gynecology: Introduction and Application. Springer Singapore.</w:t>
      </w:r>
    </w:p>
    <w:p w14:paraId="1F1502C1" w14:textId="48F9D863"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11. Chen, J., Li, Y., Wang, Z., McCulloch, P., Hu, L., Chen, W., ... &amp; Lang, J. (2018). Evaluation of high</w:t>
      </w:r>
      <w:r w:rsidRPr="00FC55D5">
        <w:rPr>
          <w:rFonts w:ascii="Times New Roman" w:eastAsia="宋体" w:hAnsi="Times New Roman" w:cs="Times New Roman"/>
          <w:color w:val="222222"/>
          <w:szCs w:val="20"/>
          <w:shd w:val="clear" w:color="auto" w:fill="FFFFFF"/>
        </w:rPr>
        <w:t>‐</w:t>
      </w:r>
      <w:r w:rsidRPr="00FC55D5">
        <w:rPr>
          <w:rFonts w:ascii="Times New Roman" w:hAnsi="Times New Roman" w:cs="Times New Roman"/>
          <w:color w:val="222222"/>
          <w:szCs w:val="20"/>
          <w:shd w:val="clear" w:color="auto" w:fill="FFFFFF"/>
        </w:rPr>
        <w:t xml:space="preserve">intensity focused ultrasound ablation for uterine fibroids: an IDEAL prospective exploration study. BJOG: An International Journal of Obstetrics &amp; </w:t>
      </w:r>
      <w:proofErr w:type="spellStart"/>
      <w:r w:rsidRPr="00FC55D5">
        <w:rPr>
          <w:rFonts w:ascii="Times New Roman" w:hAnsi="Times New Roman" w:cs="Times New Roman"/>
          <w:color w:val="222222"/>
          <w:szCs w:val="20"/>
          <w:shd w:val="clear" w:color="auto" w:fill="FFFFFF"/>
        </w:rPr>
        <w:t>Gynaecology</w:t>
      </w:r>
      <w:proofErr w:type="spellEnd"/>
      <w:r w:rsidRPr="00FC55D5">
        <w:rPr>
          <w:rFonts w:ascii="Times New Roman" w:hAnsi="Times New Roman" w:cs="Times New Roman"/>
          <w:color w:val="222222"/>
          <w:szCs w:val="20"/>
          <w:shd w:val="clear" w:color="auto" w:fill="FFFFFF"/>
        </w:rPr>
        <w:t>, 125(3), 354-364.</w:t>
      </w:r>
    </w:p>
    <w:p w14:paraId="33EF21A9" w14:textId="5B5616AE" w:rsidR="00155125" w:rsidRPr="00FC55D5" w:rsidRDefault="00155125"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12.</w:t>
      </w:r>
      <w:r w:rsidR="00694328" w:rsidRPr="00FC55D5">
        <w:rPr>
          <w:rFonts w:ascii="Times New Roman" w:hAnsi="Times New Roman" w:cs="Times New Roman"/>
          <w:color w:val="222222"/>
          <w:szCs w:val="20"/>
          <w:shd w:val="clear" w:color="auto" w:fill="FFFFFF"/>
        </w:rPr>
        <w:t xml:space="preserve"> Chen, J., Chen, W., Zhang, L., Li, K., Peng, S., He, M., &amp; Hu, L. (2015). Safety of ultrasound-guided ultrasound ablation for uterine fibroids and adenomyosis: a review of 9988 cases. Ultrasonics sonochemistry, 27, 671-676.</w:t>
      </w:r>
      <w:r w:rsidR="00FC55D5" w:rsidRPr="00FC55D5">
        <w:rPr>
          <w:rFonts w:ascii="Times New Roman" w:hAnsi="Times New Roman" w:cs="Times New Roman"/>
          <w:noProof/>
        </w:rPr>
        <w:t xml:space="preserve"> </w:t>
      </w:r>
    </w:p>
    <w:p w14:paraId="217C807B" w14:textId="0CE74B15"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13. </w:t>
      </w:r>
      <w:proofErr w:type="spellStart"/>
      <w:r w:rsidRPr="00FC55D5">
        <w:rPr>
          <w:rFonts w:ascii="Times New Roman" w:hAnsi="Times New Roman" w:cs="Times New Roman"/>
          <w:color w:val="222222"/>
          <w:szCs w:val="20"/>
          <w:shd w:val="clear" w:color="auto" w:fill="FFFFFF"/>
        </w:rPr>
        <w:t>Xue</w:t>
      </w:r>
      <w:proofErr w:type="spellEnd"/>
      <w:r w:rsidRPr="00FC55D5">
        <w:rPr>
          <w:rFonts w:ascii="Times New Roman" w:hAnsi="Times New Roman" w:cs="Times New Roman"/>
          <w:color w:val="222222"/>
          <w:szCs w:val="20"/>
          <w:shd w:val="clear" w:color="auto" w:fill="FFFFFF"/>
        </w:rPr>
        <w:t xml:space="preserve">, M., </w:t>
      </w:r>
      <w:proofErr w:type="spellStart"/>
      <w:r w:rsidRPr="00FC55D5">
        <w:rPr>
          <w:rFonts w:ascii="Times New Roman" w:hAnsi="Times New Roman" w:cs="Times New Roman"/>
          <w:color w:val="222222"/>
          <w:szCs w:val="20"/>
          <w:shd w:val="clear" w:color="auto" w:fill="FFFFFF"/>
        </w:rPr>
        <w:t>Leng</w:t>
      </w:r>
      <w:proofErr w:type="spellEnd"/>
      <w:r w:rsidRPr="00FC55D5">
        <w:rPr>
          <w:rFonts w:ascii="Times New Roman" w:hAnsi="Times New Roman" w:cs="Times New Roman"/>
          <w:color w:val="222222"/>
          <w:szCs w:val="20"/>
          <w:shd w:val="clear" w:color="auto" w:fill="FFFFFF"/>
        </w:rPr>
        <w:t>, J., &amp; Wong, F. (Eds.). (2021). Adenomyosis: Facts and Treatments. Springer Nature.</w:t>
      </w:r>
    </w:p>
    <w:p w14:paraId="20380C45" w14:textId="5C6C0A53"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14. Yang, X., Zhang, X., Lin, B., Feng, X., &amp; </w:t>
      </w:r>
      <w:proofErr w:type="spellStart"/>
      <w:r w:rsidRPr="00FC55D5">
        <w:rPr>
          <w:rFonts w:ascii="Times New Roman" w:hAnsi="Times New Roman" w:cs="Times New Roman"/>
          <w:color w:val="222222"/>
          <w:szCs w:val="20"/>
          <w:shd w:val="clear" w:color="auto" w:fill="FFFFFF"/>
        </w:rPr>
        <w:t>Aili</w:t>
      </w:r>
      <w:proofErr w:type="spellEnd"/>
      <w:r w:rsidRPr="00FC55D5">
        <w:rPr>
          <w:rFonts w:ascii="Times New Roman" w:hAnsi="Times New Roman" w:cs="Times New Roman"/>
          <w:color w:val="222222"/>
          <w:szCs w:val="20"/>
          <w:shd w:val="clear" w:color="auto" w:fill="FFFFFF"/>
        </w:rPr>
        <w:t>, A. (2019). Combined therapeutic effects of HIFU, GnRH-a and LNG-IUS for the treatment of severe adenomyosis. International Journal of Hyperthermia</w:t>
      </w:r>
      <w:r w:rsidR="00FC55D5" w:rsidRPr="00FC55D5">
        <w:rPr>
          <w:rFonts w:ascii="Times New Roman" w:hAnsi="Times New Roman" w:cs="Times New Roman"/>
          <w:color w:val="222222"/>
          <w:szCs w:val="20"/>
          <w:shd w:val="clear" w:color="auto" w:fill="FFFFFF"/>
        </w:rPr>
        <w:t xml:space="preserve">, </w:t>
      </w:r>
      <w:r w:rsidR="00FC55D5" w:rsidRPr="00FC55D5">
        <w:rPr>
          <w:rFonts w:ascii="Times New Roman" w:hAnsi="Times New Roman" w:cs="Times New Roman"/>
          <w:noProof/>
        </w:rPr>
        <w:t>36(1), 485-491.</w:t>
      </w:r>
    </w:p>
    <w:p w14:paraId="3C7838C5" w14:textId="25BA347E"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15. Zhu, X., Deng, X., Wan, Y., Xiao, S., Huang, J., Zhang, L., &amp; </w:t>
      </w:r>
      <w:proofErr w:type="spellStart"/>
      <w:r w:rsidRPr="00FC55D5">
        <w:rPr>
          <w:rFonts w:ascii="Times New Roman" w:hAnsi="Times New Roman" w:cs="Times New Roman"/>
          <w:color w:val="222222"/>
          <w:szCs w:val="20"/>
          <w:shd w:val="clear" w:color="auto" w:fill="FFFFFF"/>
        </w:rPr>
        <w:t>Xue</w:t>
      </w:r>
      <w:proofErr w:type="spellEnd"/>
      <w:r w:rsidRPr="00FC55D5">
        <w:rPr>
          <w:rFonts w:ascii="Times New Roman" w:hAnsi="Times New Roman" w:cs="Times New Roman"/>
          <w:color w:val="222222"/>
          <w:szCs w:val="20"/>
          <w:shd w:val="clear" w:color="auto" w:fill="FFFFFF"/>
        </w:rPr>
        <w:t>, M. (2015). High-intensity focused ultrasound combined with suction curettage for the treatment of cesarean scar pregnancy. Medicine, 94(18).</w:t>
      </w:r>
    </w:p>
    <w:p w14:paraId="737C91D3" w14:textId="43E1F123"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16. Zhu, X., Chen, L., Deng, X., Xiao, S., Ye, M., &amp; </w:t>
      </w:r>
      <w:proofErr w:type="spellStart"/>
      <w:r w:rsidRPr="00FC55D5">
        <w:rPr>
          <w:rFonts w:ascii="Times New Roman" w:hAnsi="Times New Roman" w:cs="Times New Roman"/>
          <w:color w:val="222222"/>
          <w:szCs w:val="20"/>
          <w:shd w:val="clear" w:color="auto" w:fill="FFFFFF"/>
        </w:rPr>
        <w:t>Xue</w:t>
      </w:r>
      <w:proofErr w:type="spellEnd"/>
      <w:r w:rsidRPr="00FC55D5">
        <w:rPr>
          <w:rFonts w:ascii="Times New Roman" w:hAnsi="Times New Roman" w:cs="Times New Roman"/>
          <w:color w:val="222222"/>
          <w:szCs w:val="20"/>
          <w:shd w:val="clear" w:color="auto" w:fill="FFFFFF"/>
        </w:rPr>
        <w:t>, M. (2017). A comparison between high</w:t>
      </w:r>
      <w:r w:rsidRPr="00FC55D5">
        <w:rPr>
          <w:rFonts w:ascii="Times New Roman" w:eastAsia="宋体" w:hAnsi="Times New Roman" w:cs="Times New Roman"/>
          <w:color w:val="222222"/>
          <w:szCs w:val="20"/>
          <w:shd w:val="clear" w:color="auto" w:fill="FFFFFF"/>
        </w:rPr>
        <w:t>‐</w:t>
      </w:r>
      <w:r w:rsidRPr="00FC55D5">
        <w:rPr>
          <w:rFonts w:ascii="Times New Roman" w:hAnsi="Times New Roman" w:cs="Times New Roman"/>
          <w:color w:val="222222"/>
          <w:szCs w:val="20"/>
          <w:shd w:val="clear" w:color="auto" w:fill="FFFFFF"/>
        </w:rPr>
        <w:t xml:space="preserve">intensity focused ultrasound and surgical treatment for the management of abdominal wall endometriosis. BJOG: An International Journal of Obstetrics &amp; </w:t>
      </w:r>
      <w:proofErr w:type="spellStart"/>
      <w:r w:rsidRPr="00FC55D5">
        <w:rPr>
          <w:rFonts w:ascii="Times New Roman" w:hAnsi="Times New Roman" w:cs="Times New Roman"/>
          <w:color w:val="222222"/>
          <w:szCs w:val="20"/>
          <w:shd w:val="clear" w:color="auto" w:fill="FFFFFF"/>
        </w:rPr>
        <w:t>Gynaecology</w:t>
      </w:r>
      <w:proofErr w:type="spellEnd"/>
      <w:r w:rsidRPr="00FC55D5">
        <w:rPr>
          <w:rFonts w:ascii="Times New Roman" w:hAnsi="Times New Roman" w:cs="Times New Roman"/>
          <w:color w:val="222222"/>
          <w:szCs w:val="20"/>
          <w:shd w:val="clear" w:color="auto" w:fill="FFFFFF"/>
        </w:rPr>
        <w:t>, 124, 53-58.</w:t>
      </w:r>
    </w:p>
    <w:p w14:paraId="4DEC9FDC" w14:textId="72C84480"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17. Ye, M., Yin, Z., </w:t>
      </w:r>
      <w:proofErr w:type="spellStart"/>
      <w:r w:rsidRPr="00FC55D5">
        <w:rPr>
          <w:rFonts w:ascii="Times New Roman" w:hAnsi="Times New Roman" w:cs="Times New Roman"/>
          <w:color w:val="222222"/>
          <w:szCs w:val="20"/>
          <w:shd w:val="clear" w:color="auto" w:fill="FFFFFF"/>
        </w:rPr>
        <w:t>Xue</w:t>
      </w:r>
      <w:proofErr w:type="spellEnd"/>
      <w:r w:rsidRPr="00FC55D5">
        <w:rPr>
          <w:rFonts w:ascii="Times New Roman" w:hAnsi="Times New Roman" w:cs="Times New Roman"/>
          <w:color w:val="222222"/>
          <w:szCs w:val="20"/>
          <w:shd w:val="clear" w:color="auto" w:fill="FFFFFF"/>
        </w:rPr>
        <w:t>, M., &amp; Deng, X. (2017). High</w:t>
      </w:r>
      <w:r w:rsidRPr="00FC55D5">
        <w:rPr>
          <w:rFonts w:ascii="Times New Roman" w:eastAsia="宋体" w:hAnsi="Times New Roman" w:cs="Times New Roman"/>
          <w:color w:val="222222"/>
          <w:szCs w:val="20"/>
          <w:shd w:val="clear" w:color="auto" w:fill="FFFFFF"/>
        </w:rPr>
        <w:t>‐</w:t>
      </w:r>
      <w:r w:rsidRPr="00FC55D5">
        <w:rPr>
          <w:rFonts w:ascii="Times New Roman" w:hAnsi="Times New Roman" w:cs="Times New Roman"/>
          <w:color w:val="222222"/>
          <w:szCs w:val="20"/>
          <w:shd w:val="clear" w:color="auto" w:fill="FFFFFF"/>
        </w:rPr>
        <w:t xml:space="preserve">intensity focused ultrasound combined with hysteroscopic resection for the treatment of placenta </w:t>
      </w:r>
      <w:proofErr w:type="spellStart"/>
      <w:r w:rsidRPr="00FC55D5">
        <w:rPr>
          <w:rFonts w:ascii="Times New Roman" w:hAnsi="Times New Roman" w:cs="Times New Roman"/>
          <w:color w:val="222222"/>
          <w:szCs w:val="20"/>
          <w:shd w:val="clear" w:color="auto" w:fill="FFFFFF"/>
        </w:rPr>
        <w:t>accreta</w:t>
      </w:r>
      <w:proofErr w:type="spellEnd"/>
      <w:r w:rsidRPr="00FC55D5">
        <w:rPr>
          <w:rFonts w:ascii="Times New Roman" w:hAnsi="Times New Roman" w:cs="Times New Roman"/>
          <w:color w:val="222222"/>
          <w:szCs w:val="20"/>
          <w:shd w:val="clear" w:color="auto" w:fill="FFFFFF"/>
        </w:rPr>
        <w:t xml:space="preserve">. BJOG: An International Journal of Obstetrics &amp; </w:t>
      </w:r>
      <w:proofErr w:type="spellStart"/>
      <w:r w:rsidRPr="00FC55D5">
        <w:rPr>
          <w:rFonts w:ascii="Times New Roman" w:hAnsi="Times New Roman" w:cs="Times New Roman"/>
          <w:color w:val="222222"/>
          <w:szCs w:val="20"/>
          <w:shd w:val="clear" w:color="auto" w:fill="FFFFFF"/>
        </w:rPr>
        <w:t>Gynaecology</w:t>
      </w:r>
      <w:proofErr w:type="spellEnd"/>
      <w:r w:rsidRPr="00FC55D5">
        <w:rPr>
          <w:rFonts w:ascii="Times New Roman" w:hAnsi="Times New Roman" w:cs="Times New Roman"/>
          <w:color w:val="222222"/>
          <w:szCs w:val="20"/>
          <w:shd w:val="clear" w:color="auto" w:fill="FFFFFF"/>
        </w:rPr>
        <w:t>, 124, 71-77.</w:t>
      </w:r>
    </w:p>
    <w:p w14:paraId="07F8E926" w14:textId="747F9C30"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lastRenderedPageBreak/>
        <w:t xml:space="preserve">18. Xiao, J., Zhang, S., Wang, F., Wang, Y., Shi, Z., Zhou, X., ... &amp; Huang, J. (2014). Cesarean scar pregnancy: noninvasive and effective treatment with high-intensity focused ultrasound. American journal of obstetrics and gynecology, 211(4), </w:t>
      </w:r>
      <w:r w:rsidR="00FC55D5" w:rsidRPr="00FC55D5">
        <w:rPr>
          <w:rFonts w:ascii="Times New Roman" w:hAnsi="Times New Roman" w:cs="Times New Roman"/>
          <w:noProof/>
        </w:rPr>
        <w:t>356, e1-e7</w:t>
      </w:r>
      <w:r w:rsidRPr="00FC55D5">
        <w:rPr>
          <w:rFonts w:ascii="Times New Roman" w:hAnsi="Times New Roman" w:cs="Times New Roman"/>
          <w:color w:val="222222"/>
          <w:szCs w:val="20"/>
          <w:shd w:val="clear" w:color="auto" w:fill="FFFFFF"/>
        </w:rPr>
        <w:t>.</w:t>
      </w:r>
    </w:p>
    <w:p w14:paraId="704C92BC" w14:textId="150A2946"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19. Wong, W. S. F., Lee, M. H. M., &amp; Wong, P. H. (2021). A Journey from Learning a Noninvasive High-intensity Focused Ultrasound Surgical Treatment for Gynecological Diseases to Providing High-intensity Focused Ultrasound Services in Hong Kong. Gynecology and Minimally Invasive Therapy, 10(2), 71</w:t>
      </w:r>
      <w:r w:rsidR="00FC55D5" w:rsidRPr="00FC55D5">
        <w:rPr>
          <w:rFonts w:ascii="Times New Roman" w:hAnsi="Times New Roman" w:cs="Times New Roman"/>
          <w:color w:val="222222"/>
          <w:szCs w:val="20"/>
          <w:shd w:val="clear" w:color="auto" w:fill="FFFFFF"/>
        </w:rPr>
        <w:t>-74</w:t>
      </w:r>
      <w:r w:rsidRPr="00FC55D5">
        <w:rPr>
          <w:rFonts w:ascii="Times New Roman" w:hAnsi="Times New Roman" w:cs="Times New Roman"/>
          <w:color w:val="222222"/>
          <w:szCs w:val="20"/>
          <w:shd w:val="clear" w:color="auto" w:fill="FFFFFF"/>
        </w:rPr>
        <w:t>.</w:t>
      </w:r>
    </w:p>
    <w:p w14:paraId="61E67230" w14:textId="308F70A6"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20. Zhang, L., &amp; Wong, F. W. S. (2020). A high-intensity focused ultrasound surgery theater design in a private clinic. Gynecology and minimally invasive therapy, 9(1), 1</w:t>
      </w:r>
      <w:r w:rsidR="00FC55D5" w:rsidRPr="00FC55D5">
        <w:rPr>
          <w:rFonts w:ascii="Times New Roman" w:hAnsi="Times New Roman" w:cs="Times New Roman"/>
          <w:color w:val="222222"/>
          <w:szCs w:val="20"/>
          <w:shd w:val="clear" w:color="auto" w:fill="FFFFFF"/>
        </w:rPr>
        <w:t>-5</w:t>
      </w:r>
      <w:r w:rsidRPr="00FC55D5">
        <w:rPr>
          <w:rFonts w:ascii="Times New Roman" w:hAnsi="Times New Roman" w:cs="Times New Roman"/>
          <w:color w:val="222222"/>
          <w:szCs w:val="20"/>
          <w:shd w:val="clear" w:color="auto" w:fill="FFFFFF"/>
        </w:rPr>
        <w:t>.</w:t>
      </w:r>
    </w:p>
    <w:p w14:paraId="38202EC6" w14:textId="373FADBF"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21. Lyon, P. C., Rai, V., Price, N., Shah, A., Wu, F., &amp; Cranston, D. (2020). Ultrasound-guided high intensity focused ultrasound ablation for symptomatic uterine fibroids: Preliminary clinical experience. </w:t>
      </w:r>
      <w:proofErr w:type="spellStart"/>
      <w:r w:rsidRPr="00FC55D5">
        <w:rPr>
          <w:rFonts w:ascii="Times New Roman" w:hAnsi="Times New Roman" w:cs="Times New Roman"/>
          <w:color w:val="222222"/>
          <w:szCs w:val="20"/>
          <w:shd w:val="clear" w:color="auto" w:fill="FFFFFF"/>
        </w:rPr>
        <w:t>Ultraschall</w:t>
      </w:r>
      <w:proofErr w:type="spellEnd"/>
      <w:r w:rsidRPr="00FC55D5">
        <w:rPr>
          <w:rFonts w:ascii="Times New Roman" w:hAnsi="Times New Roman" w:cs="Times New Roman"/>
          <w:color w:val="222222"/>
          <w:szCs w:val="20"/>
          <w:shd w:val="clear" w:color="auto" w:fill="FFFFFF"/>
        </w:rPr>
        <w:t xml:space="preserve"> in der </w:t>
      </w:r>
      <w:proofErr w:type="spellStart"/>
      <w:r w:rsidRPr="00FC55D5">
        <w:rPr>
          <w:rFonts w:ascii="Times New Roman" w:hAnsi="Times New Roman" w:cs="Times New Roman"/>
          <w:color w:val="222222"/>
          <w:szCs w:val="20"/>
          <w:shd w:val="clear" w:color="auto" w:fill="FFFFFF"/>
        </w:rPr>
        <w:t>Medizin</w:t>
      </w:r>
      <w:proofErr w:type="spellEnd"/>
      <w:r w:rsidRPr="00FC55D5">
        <w:rPr>
          <w:rFonts w:ascii="Times New Roman" w:hAnsi="Times New Roman" w:cs="Times New Roman"/>
          <w:color w:val="222222"/>
          <w:szCs w:val="20"/>
          <w:shd w:val="clear" w:color="auto" w:fill="FFFFFF"/>
        </w:rPr>
        <w:t>-European Journal of Ultrasound, 41(05), 550-556.</w:t>
      </w:r>
    </w:p>
    <w:p w14:paraId="20F956E0" w14:textId="20BA2D0A"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 xml:space="preserve">22. Liu, Y., Zhang, W. W., He, M., Gong, C., </w:t>
      </w:r>
      <w:proofErr w:type="spellStart"/>
      <w:r w:rsidRPr="00FC55D5">
        <w:rPr>
          <w:rFonts w:ascii="Times New Roman" w:hAnsi="Times New Roman" w:cs="Times New Roman"/>
          <w:color w:val="222222"/>
          <w:szCs w:val="20"/>
          <w:shd w:val="clear" w:color="auto" w:fill="FFFFFF"/>
        </w:rPr>
        <w:t>Xie</w:t>
      </w:r>
      <w:proofErr w:type="spellEnd"/>
      <w:r w:rsidRPr="00FC55D5">
        <w:rPr>
          <w:rFonts w:ascii="Times New Roman" w:hAnsi="Times New Roman" w:cs="Times New Roman"/>
          <w:color w:val="222222"/>
          <w:szCs w:val="20"/>
          <w:shd w:val="clear" w:color="auto" w:fill="FFFFFF"/>
        </w:rPr>
        <w:t>, B., Wen, X., ... &amp; Zhang, L. (2018). Adverse effect analysis of high-intensity focused ultrasound in the treatment of benign uterine diseases. International Journal of Hyperthermia, 35(1), 56-61.</w:t>
      </w:r>
    </w:p>
    <w:p w14:paraId="215EA2E4" w14:textId="0C1ECD4D"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23.Yu, T., &amp; Luo, J. (2011). Adverse events of extracorporeal ultrasound-guided high intensity focused ultrasound therapy. </w:t>
      </w:r>
      <w:proofErr w:type="spellStart"/>
      <w:r w:rsidRPr="00FC55D5">
        <w:rPr>
          <w:rFonts w:ascii="Times New Roman" w:hAnsi="Times New Roman" w:cs="Times New Roman"/>
          <w:color w:val="222222"/>
          <w:szCs w:val="20"/>
          <w:shd w:val="clear" w:color="auto" w:fill="FFFFFF"/>
        </w:rPr>
        <w:t>PloS</w:t>
      </w:r>
      <w:proofErr w:type="spellEnd"/>
      <w:r w:rsidRPr="00FC55D5">
        <w:rPr>
          <w:rFonts w:ascii="Times New Roman" w:hAnsi="Times New Roman" w:cs="Times New Roman"/>
          <w:color w:val="222222"/>
          <w:szCs w:val="20"/>
          <w:shd w:val="clear" w:color="auto" w:fill="FFFFFF"/>
        </w:rPr>
        <w:t xml:space="preserve"> one, 6(12), e26110.</w:t>
      </w:r>
    </w:p>
    <w:p w14:paraId="0152622F" w14:textId="0AB4140C"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24. Hwang, D. W., Song, H. S., Kim, H. S., Chun, K. C., Koh, J. W., &amp; Kim, Y. A. (2017). Delayed intestinal perforation and vertebral osteomyelitis after high-intensity focused ultrasound treatment for uterine leiomyoma. Obstetrics &amp; Gynecology Science, 60(5), 490-493.</w:t>
      </w:r>
    </w:p>
    <w:p w14:paraId="3971CAE1" w14:textId="27EB8581" w:rsidR="00694328" w:rsidRPr="00FC55D5" w:rsidRDefault="00694328" w:rsidP="00960F07">
      <w:pPr>
        <w:pStyle w:val="EndNoteBibliography"/>
        <w:rPr>
          <w:rFonts w:ascii="Times New Roman" w:hAnsi="Times New Roman" w:cs="Times New Roman"/>
          <w:color w:val="222222"/>
          <w:szCs w:val="20"/>
          <w:shd w:val="clear" w:color="auto" w:fill="FFFFFF"/>
        </w:rPr>
      </w:pPr>
      <w:r w:rsidRPr="00FC55D5">
        <w:rPr>
          <w:rFonts w:ascii="Times New Roman" w:hAnsi="Times New Roman" w:cs="Times New Roman"/>
          <w:color w:val="222222"/>
          <w:szCs w:val="20"/>
          <w:shd w:val="clear" w:color="auto" w:fill="FFFFFF"/>
        </w:rPr>
        <w:t>25. Wong, F., &amp; Li, T. (2021). A Rare Case of Thrombocytopenic Purpura and Abnormal Liver Function After High Intensity Focused Ultrasound (HIFU) Ablation for a Large Uterine Fibroid. Journal of Case Reports in Medicine, 10(2)</w:t>
      </w:r>
      <w:r w:rsidR="00FC55D5" w:rsidRPr="00FC55D5">
        <w:rPr>
          <w:rFonts w:ascii="Times New Roman" w:hAnsi="Times New Roman" w:cs="Times New Roman"/>
          <w:color w:val="222222"/>
          <w:szCs w:val="20"/>
          <w:shd w:val="clear" w:color="auto" w:fill="FFFFFF"/>
        </w:rPr>
        <w:t>, 1-4.</w:t>
      </w:r>
    </w:p>
    <w:p w14:paraId="2844478E" w14:textId="0E60C7B3" w:rsidR="004D4C07" w:rsidRPr="00960F07" w:rsidRDefault="00881D18" w:rsidP="00FC55D5">
      <w:pPr>
        <w:pStyle w:val="EndNoteBibliography"/>
        <w:rPr>
          <w:rFonts w:ascii="Times New Roman" w:hAnsi="Times New Roman" w:cs="Times New Roman"/>
          <w:sz w:val="22"/>
        </w:rPr>
      </w:pPr>
      <w:r w:rsidRPr="00960F07">
        <w:rPr>
          <w:rFonts w:ascii="Times New Roman" w:hAnsi="Times New Roman" w:cs="Times New Roman"/>
          <w:sz w:val="22"/>
        </w:rPr>
        <w:t xml:space="preserve"> </w:t>
      </w:r>
    </w:p>
    <w:sectPr w:rsidR="004D4C07" w:rsidRPr="00960F0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48C56" w14:textId="77777777" w:rsidR="0067357B" w:rsidRDefault="0067357B" w:rsidP="00587B47">
      <w:r>
        <w:separator/>
      </w:r>
    </w:p>
  </w:endnote>
  <w:endnote w:type="continuationSeparator" w:id="0">
    <w:p w14:paraId="31DBD2D3" w14:textId="77777777" w:rsidR="0067357B" w:rsidRDefault="0067357B" w:rsidP="00587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CE7D7" w14:textId="77777777" w:rsidR="0067357B" w:rsidRDefault="0067357B" w:rsidP="00587B47">
      <w:r>
        <w:separator/>
      </w:r>
    </w:p>
  </w:footnote>
  <w:footnote w:type="continuationSeparator" w:id="0">
    <w:p w14:paraId="184F095A" w14:textId="77777777" w:rsidR="0067357B" w:rsidRDefault="0067357B" w:rsidP="00587B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712ADF"/>
    <w:multiLevelType w:val="singleLevel"/>
    <w:tmpl w:val="5A712ADF"/>
    <w:lvl w:ilvl="0">
      <w:start w:val="1"/>
      <w:numFmt w:val="bullet"/>
      <w:lvlText w:val=""/>
      <w:lvlJc w:val="left"/>
      <w:pPr>
        <w:ind w:left="42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2NTc2NjY3NTQwNzRT0lEKTi0uzszPAykwrgUA90UEz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sra02stw2v04ee00q5sr2cewvpvfszaesv&quot;&gt;My papers Copy 2&lt;record-ids&gt;&lt;item&gt;748&lt;/item&gt;&lt;item&gt;771&lt;/item&gt;&lt;item&gt;776&lt;/item&gt;&lt;item&gt;793&lt;/item&gt;&lt;item&gt;794&lt;/item&gt;&lt;item&gt;919&lt;/item&gt;&lt;item&gt;940&lt;/item&gt;&lt;item&gt;1249&lt;/item&gt;&lt;item&gt;1519&lt;/item&gt;&lt;item&gt;1685&lt;/item&gt;&lt;item&gt;1690&lt;/item&gt;&lt;item&gt;1710&lt;/item&gt;&lt;item&gt;1729&lt;/item&gt;&lt;item&gt;1769&lt;/item&gt;&lt;item&gt;1926&lt;/item&gt;&lt;item&gt;1927&lt;/item&gt;&lt;item&gt;1928&lt;/item&gt;&lt;item&gt;1929&lt;/item&gt;&lt;item&gt;1930&lt;/item&gt;&lt;item&gt;1931&lt;/item&gt;&lt;item&gt;1932&lt;/item&gt;&lt;item&gt;1933&lt;/item&gt;&lt;item&gt;1934&lt;/item&gt;&lt;item&gt;1936&lt;/item&gt;&lt;item&gt;1937&lt;/item&gt;&lt;item&gt;1938&lt;/item&gt;&lt;/record-ids&gt;&lt;/item&gt;&lt;/Libraries&gt;"/>
  </w:docVars>
  <w:rsids>
    <w:rsidRoot w:val="00FF3A71"/>
    <w:rsid w:val="00000F61"/>
    <w:rsid w:val="000057B0"/>
    <w:rsid w:val="00005B9A"/>
    <w:rsid w:val="0001075B"/>
    <w:rsid w:val="00016820"/>
    <w:rsid w:val="00024BCA"/>
    <w:rsid w:val="00025A7C"/>
    <w:rsid w:val="000268BB"/>
    <w:rsid w:val="00030C25"/>
    <w:rsid w:val="00031200"/>
    <w:rsid w:val="000355A7"/>
    <w:rsid w:val="00036836"/>
    <w:rsid w:val="00046FD0"/>
    <w:rsid w:val="0005290C"/>
    <w:rsid w:val="000578CB"/>
    <w:rsid w:val="00060F67"/>
    <w:rsid w:val="00061D81"/>
    <w:rsid w:val="000645D2"/>
    <w:rsid w:val="0007366D"/>
    <w:rsid w:val="0007672E"/>
    <w:rsid w:val="00080890"/>
    <w:rsid w:val="000813A9"/>
    <w:rsid w:val="00082B17"/>
    <w:rsid w:val="00083407"/>
    <w:rsid w:val="000861B1"/>
    <w:rsid w:val="0008627C"/>
    <w:rsid w:val="00090A9A"/>
    <w:rsid w:val="0009154D"/>
    <w:rsid w:val="00093262"/>
    <w:rsid w:val="00097440"/>
    <w:rsid w:val="000B00F5"/>
    <w:rsid w:val="000B14E3"/>
    <w:rsid w:val="000B4C26"/>
    <w:rsid w:val="000B7A9E"/>
    <w:rsid w:val="000B7FA4"/>
    <w:rsid w:val="000C2C05"/>
    <w:rsid w:val="000C59AD"/>
    <w:rsid w:val="000D0AE7"/>
    <w:rsid w:val="000D2CE4"/>
    <w:rsid w:val="000D3D4D"/>
    <w:rsid w:val="000D5AE3"/>
    <w:rsid w:val="000D5B13"/>
    <w:rsid w:val="000E0593"/>
    <w:rsid w:val="000E14AA"/>
    <w:rsid w:val="000E2B49"/>
    <w:rsid w:val="000E3A97"/>
    <w:rsid w:val="000F4661"/>
    <w:rsid w:val="000F6ADF"/>
    <w:rsid w:val="001021AE"/>
    <w:rsid w:val="00106849"/>
    <w:rsid w:val="00110FCD"/>
    <w:rsid w:val="00111C7A"/>
    <w:rsid w:val="00114995"/>
    <w:rsid w:val="00126740"/>
    <w:rsid w:val="00134B2A"/>
    <w:rsid w:val="00136BDC"/>
    <w:rsid w:val="001419EC"/>
    <w:rsid w:val="0014209C"/>
    <w:rsid w:val="00145E0C"/>
    <w:rsid w:val="00147830"/>
    <w:rsid w:val="0015255E"/>
    <w:rsid w:val="00152E27"/>
    <w:rsid w:val="00155125"/>
    <w:rsid w:val="0015561E"/>
    <w:rsid w:val="00157A58"/>
    <w:rsid w:val="0016065E"/>
    <w:rsid w:val="00161672"/>
    <w:rsid w:val="00161EAA"/>
    <w:rsid w:val="00165279"/>
    <w:rsid w:val="00172754"/>
    <w:rsid w:val="001729DE"/>
    <w:rsid w:val="00173E5B"/>
    <w:rsid w:val="00173F0F"/>
    <w:rsid w:val="00175C49"/>
    <w:rsid w:val="0018141B"/>
    <w:rsid w:val="001818AE"/>
    <w:rsid w:val="00181943"/>
    <w:rsid w:val="001837D6"/>
    <w:rsid w:val="00185788"/>
    <w:rsid w:val="00185B3D"/>
    <w:rsid w:val="00186F9D"/>
    <w:rsid w:val="00195234"/>
    <w:rsid w:val="001A0358"/>
    <w:rsid w:val="001A1CDB"/>
    <w:rsid w:val="001A5D80"/>
    <w:rsid w:val="001A6EEE"/>
    <w:rsid w:val="001A72A8"/>
    <w:rsid w:val="001B657F"/>
    <w:rsid w:val="001B660E"/>
    <w:rsid w:val="001C0513"/>
    <w:rsid w:val="001C1797"/>
    <w:rsid w:val="001C77FD"/>
    <w:rsid w:val="001D4170"/>
    <w:rsid w:val="001D5F43"/>
    <w:rsid w:val="001D6978"/>
    <w:rsid w:val="001E0EC9"/>
    <w:rsid w:val="001E1A0E"/>
    <w:rsid w:val="001E35CE"/>
    <w:rsid w:val="001E4BF5"/>
    <w:rsid w:val="001E64D0"/>
    <w:rsid w:val="001F1202"/>
    <w:rsid w:val="001F1835"/>
    <w:rsid w:val="001F7BBA"/>
    <w:rsid w:val="0020137D"/>
    <w:rsid w:val="00205FA0"/>
    <w:rsid w:val="0020673F"/>
    <w:rsid w:val="00207F57"/>
    <w:rsid w:val="00210579"/>
    <w:rsid w:val="00215F43"/>
    <w:rsid w:val="0022405A"/>
    <w:rsid w:val="002252FF"/>
    <w:rsid w:val="00226F93"/>
    <w:rsid w:val="002307EE"/>
    <w:rsid w:val="002344B3"/>
    <w:rsid w:val="00234872"/>
    <w:rsid w:val="00234ADA"/>
    <w:rsid w:val="00241467"/>
    <w:rsid w:val="00243D88"/>
    <w:rsid w:val="00250427"/>
    <w:rsid w:val="00254E57"/>
    <w:rsid w:val="0026113F"/>
    <w:rsid w:val="00262CE4"/>
    <w:rsid w:val="00264142"/>
    <w:rsid w:val="002752F6"/>
    <w:rsid w:val="00276546"/>
    <w:rsid w:val="00282428"/>
    <w:rsid w:val="00290FF8"/>
    <w:rsid w:val="00291404"/>
    <w:rsid w:val="00296CC7"/>
    <w:rsid w:val="002972D9"/>
    <w:rsid w:val="002A27A0"/>
    <w:rsid w:val="002A73E1"/>
    <w:rsid w:val="002B6496"/>
    <w:rsid w:val="002C26BA"/>
    <w:rsid w:val="002C3AA2"/>
    <w:rsid w:val="002D75C9"/>
    <w:rsid w:val="002E101D"/>
    <w:rsid w:val="002F4EBB"/>
    <w:rsid w:val="002F529C"/>
    <w:rsid w:val="002F7B7E"/>
    <w:rsid w:val="0030075A"/>
    <w:rsid w:val="003031D6"/>
    <w:rsid w:val="003035E3"/>
    <w:rsid w:val="00304B6F"/>
    <w:rsid w:val="0031141A"/>
    <w:rsid w:val="00313D25"/>
    <w:rsid w:val="0032353E"/>
    <w:rsid w:val="003236AA"/>
    <w:rsid w:val="00330BB1"/>
    <w:rsid w:val="003313BE"/>
    <w:rsid w:val="00333F4B"/>
    <w:rsid w:val="003372F2"/>
    <w:rsid w:val="003410C6"/>
    <w:rsid w:val="003505BE"/>
    <w:rsid w:val="00350DCF"/>
    <w:rsid w:val="00351808"/>
    <w:rsid w:val="0035413E"/>
    <w:rsid w:val="00362E2C"/>
    <w:rsid w:val="00363053"/>
    <w:rsid w:val="00365192"/>
    <w:rsid w:val="003667DD"/>
    <w:rsid w:val="00370769"/>
    <w:rsid w:val="0037234F"/>
    <w:rsid w:val="003753F5"/>
    <w:rsid w:val="0037640A"/>
    <w:rsid w:val="003841A5"/>
    <w:rsid w:val="003859E5"/>
    <w:rsid w:val="00385AAD"/>
    <w:rsid w:val="00385B5B"/>
    <w:rsid w:val="0038645E"/>
    <w:rsid w:val="00392AD8"/>
    <w:rsid w:val="003952C2"/>
    <w:rsid w:val="003A16F0"/>
    <w:rsid w:val="003A1A2E"/>
    <w:rsid w:val="003A3421"/>
    <w:rsid w:val="003A795A"/>
    <w:rsid w:val="003B05A1"/>
    <w:rsid w:val="003B47F2"/>
    <w:rsid w:val="003B5DAC"/>
    <w:rsid w:val="003B60D0"/>
    <w:rsid w:val="003C0FA0"/>
    <w:rsid w:val="003C267B"/>
    <w:rsid w:val="003D2826"/>
    <w:rsid w:val="003D3049"/>
    <w:rsid w:val="003D5A0E"/>
    <w:rsid w:val="003D767E"/>
    <w:rsid w:val="003E08E6"/>
    <w:rsid w:val="004149F7"/>
    <w:rsid w:val="00434564"/>
    <w:rsid w:val="004409C3"/>
    <w:rsid w:val="0044148A"/>
    <w:rsid w:val="00441EA1"/>
    <w:rsid w:val="004456D3"/>
    <w:rsid w:val="00457D9B"/>
    <w:rsid w:val="00457FFA"/>
    <w:rsid w:val="00460DF5"/>
    <w:rsid w:val="00461238"/>
    <w:rsid w:val="0046175E"/>
    <w:rsid w:val="00461952"/>
    <w:rsid w:val="004712BF"/>
    <w:rsid w:val="00471489"/>
    <w:rsid w:val="004715F2"/>
    <w:rsid w:val="0047567E"/>
    <w:rsid w:val="00475D7B"/>
    <w:rsid w:val="004813AC"/>
    <w:rsid w:val="00481D3E"/>
    <w:rsid w:val="00487BD3"/>
    <w:rsid w:val="00487C57"/>
    <w:rsid w:val="0049170E"/>
    <w:rsid w:val="00493749"/>
    <w:rsid w:val="00496DBE"/>
    <w:rsid w:val="004A2F46"/>
    <w:rsid w:val="004A595C"/>
    <w:rsid w:val="004A69A4"/>
    <w:rsid w:val="004A6F12"/>
    <w:rsid w:val="004B1C05"/>
    <w:rsid w:val="004B6233"/>
    <w:rsid w:val="004C0B66"/>
    <w:rsid w:val="004C1F3F"/>
    <w:rsid w:val="004D0D8C"/>
    <w:rsid w:val="004D1578"/>
    <w:rsid w:val="004D2620"/>
    <w:rsid w:val="004D2E05"/>
    <w:rsid w:val="004D2F8A"/>
    <w:rsid w:val="004D3D12"/>
    <w:rsid w:val="004D4C07"/>
    <w:rsid w:val="004D59AB"/>
    <w:rsid w:val="004E3669"/>
    <w:rsid w:val="004E5E65"/>
    <w:rsid w:val="004F79F4"/>
    <w:rsid w:val="00501785"/>
    <w:rsid w:val="005061C6"/>
    <w:rsid w:val="005064FF"/>
    <w:rsid w:val="005120A6"/>
    <w:rsid w:val="00512CD7"/>
    <w:rsid w:val="00513B52"/>
    <w:rsid w:val="0052263A"/>
    <w:rsid w:val="00524FCA"/>
    <w:rsid w:val="00527941"/>
    <w:rsid w:val="005318BF"/>
    <w:rsid w:val="00532055"/>
    <w:rsid w:val="00533AB8"/>
    <w:rsid w:val="00544124"/>
    <w:rsid w:val="00544B56"/>
    <w:rsid w:val="0054509D"/>
    <w:rsid w:val="00545571"/>
    <w:rsid w:val="00547BC2"/>
    <w:rsid w:val="00550427"/>
    <w:rsid w:val="00560EF5"/>
    <w:rsid w:val="00565108"/>
    <w:rsid w:val="00570913"/>
    <w:rsid w:val="005720B2"/>
    <w:rsid w:val="00572EB3"/>
    <w:rsid w:val="005738C4"/>
    <w:rsid w:val="00574EB8"/>
    <w:rsid w:val="00577963"/>
    <w:rsid w:val="00581E82"/>
    <w:rsid w:val="005825CF"/>
    <w:rsid w:val="005842B0"/>
    <w:rsid w:val="00587B47"/>
    <w:rsid w:val="00590937"/>
    <w:rsid w:val="00591BFA"/>
    <w:rsid w:val="005978BB"/>
    <w:rsid w:val="005A0F38"/>
    <w:rsid w:val="005A1139"/>
    <w:rsid w:val="005A2C83"/>
    <w:rsid w:val="005A4A38"/>
    <w:rsid w:val="005A567C"/>
    <w:rsid w:val="005A7BEA"/>
    <w:rsid w:val="005B2A7C"/>
    <w:rsid w:val="005B51EB"/>
    <w:rsid w:val="005B695D"/>
    <w:rsid w:val="005C0752"/>
    <w:rsid w:val="005C1AF4"/>
    <w:rsid w:val="005C2087"/>
    <w:rsid w:val="005C3C45"/>
    <w:rsid w:val="005C78AD"/>
    <w:rsid w:val="005D2D46"/>
    <w:rsid w:val="005D319B"/>
    <w:rsid w:val="005D607E"/>
    <w:rsid w:val="005E06B6"/>
    <w:rsid w:val="005E1BDA"/>
    <w:rsid w:val="005E352D"/>
    <w:rsid w:val="005E3D0E"/>
    <w:rsid w:val="005E7B6A"/>
    <w:rsid w:val="00600BF5"/>
    <w:rsid w:val="00601AD0"/>
    <w:rsid w:val="00602A29"/>
    <w:rsid w:val="0060765A"/>
    <w:rsid w:val="00610477"/>
    <w:rsid w:val="00611F2B"/>
    <w:rsid w:val="0061457B"/>
    <w:rsid w:val="00616414"/>
    <w:rsid w:val="00617967"/>
    <w:rsid w:val="0063387A"/>
    <w:rsid w:val="00635B59"/>
    <w:rsid w:val="006369E8"/>
    <w:rsid w:val="0064186C"/>
    <w:rsid w:val="006500F0"/>
    <w:rsid w:val="00650AE1"/>
    <w:rsid w:val="00651995"/>
    <w:rsid w:val="00651BCF"/>
    <w:rsid w:val="006530DE"/>
    <w:rsid w:val="00657AB5"/>
    <w:rsid w:val="00661051"/>
    <w:rsid w:val="0067091D"/>
    <w:rsid w:val="0067357B"/>
    <w:rsid w:val="00677944"/>
    <w:rsid w:val="0068082B"/>
    <w:rsid w:val="00682D38"/>
    <w:rsid w:val="00682D70"/>
    <w:rsid w:val="0068417E"/>
    <w:rsid w:val="0068718F"/>
    <w:rsid w:val="00691A3B"/>
    <w:rsid w:val="00691B3A"/>
    <w:rsid w:val="00691C28"/>
    <w:rsid w:val="00694328"/>
    <w:rsid w:val="00695D4F"/>
    <w:rsid w:val="00697AC8"/>
    <w:rsid w:val="006A3D0C"/>
    <w:rsid w:val="006A3F7B"/>
    <w:rsid w:val="006A5FBF"/>
    <w:rsid w:val="006A630C"/>
    <w:rsid w:val="006B0930"/>
    <w:rsid w:val="006B338C"/>
    <w:rsid w:val="006B39C2"/>
    <w:rsid w:val="006B4A45"/>
    <w:rsid w:val="006B7A50"/>
    <w:rsid w:val="006C6FBE"/>
    <w:rsid w:val="006D03ED"/>
    <w:rsid w:val="006D4033"/>
    <w:rsid w:val="006D65B4"/>
    <w:rsid w:val="006D6FD0"/>
    <w:rsid w:val="006E2D04"/>
    <w:rsid w:val="006E6696"/>
    <w:rsid w:val="006E7AFF"/>
    <w:rsid w:val="0070113B"/>
    <w:rsid w:val="007051B0"/>
    <w:rsid w:val="00710682"/>
    <w:rsid w:val="007133FF"/>
    <w:rsid w:val="007177E6"/>
    <w:rsid w:val="0072008A"/>
    <w:rsid w:val="00721EC7"/>
    <w:rsid w:val="007251C0"/>
    <w:rsid w:val="00725438"/>
    <w:rsid w:val="00725FD2"/>
    <w:rsid w:val="00737939"/>
    <w:rsid w:val="0074170F"/>
    <w:rsid w:val="00743CCC"/>
    <w:rsid w:val="00750027"/>
    <w:rsid w:val="007555F5"/>
    <w:rsid w:val="00760FC9"/>
    <w:rsid w:val="0076134C"/>
    <w:rsid w:val="00761F57"/>
    <w:rsid w:val="007635C0"/>
    <w:rsid w:val="00766549"/>
    <w:rsid w:val="007748AE"/>
    <w:rsid w:val="00776E0F"/>
    <w:rsid w:val="00787C2C"/>
    <w:rsid w:val="00787FB0"/>
    <w:rsid w:val="00790439"/>
    <w:rsid w:val="007957CB"/>
    <w:rsid w:val="007A353C"/>
    <w:rsid w:val="007B19FD"/>
    <w:rsid w:val="007B6C25"/>
    <w:rsid w:val="007C24A3"/>
    <w:rsid w:val="007C40D3"/>
    <w:rsid w:val="007F2DD9"/>
    <w:rsid w:val="007F6A08"/>
    <w:rsid w:val="0080002D"/>
    <w:rsid w:val="0080288F"/>
    <w:rsid w:val="00810762"/>
    <w:rsid w:val="00811533"/>
    <w:rsid w:val="00813577"/>
    <w:rsid w:val="008139CF"/>
    <w:rsid w:val="0081620A"/>
    <w:rsid w:val="00820676"/>
    <w:rsid w:val="00821F7D"/>
    <w:rsid w:val="00826B2E"/>
    <w:rsid w:val="00830C64"/>
    <w:rsid w:val="008324D9"/>
    <w:rsid w:val="00837C76"/>
    <w:rsid w:val="00843B0C"/>
    <w:rsid w:val="00845A36"/>
    <w:rsid w:val="008577C7"/>
    <w:rsid w:val="008638D0"/>
    <w:rsid w:val="0086447B"/>
    <w:rsid w:val="008676D9"/>
    <w:rsid w:val="00873F76"/>
    <w:rsid w:val="00881D18"/>
    <w:rsid w:val="00882D32"/>
    <w:rsid w:val="00883DB0"/>
    <w:rsid w:val="008866C7"/>
    <w:rsid w:val="00886AB3"/>
    <w:rsid w:val="008A000B"/>
    <w:rsid w:val="008A094F"/>
    <w:rsid w:val="008A22DE"/>
    <w:rsid w:val="008A608C"/>
    <w:rsid w:val="008A658F"/>
    <w:rsid w:val="008A6C85"/>
    <w:rsid w:val="008B3FBF"/>
    <w:rsid w:val="008B6EF3"/>
    <w:rsid w:val="008C4BFE"/>
    <w:rsid w:val="008C4C9D"/>
    <w:rsid w:val="008D1B2D"/>
    <w:rsid w:val="008D4D56"/>
    <w:rsid w:val="008D6004"/>
    <w:rsid w:val="008E22E6"/>
    <w:rsid w:val="008E49CA"/>
    <w:rsid w:val="008F1276"/>
    <w:rsid w:val="009024D0"/>
    <w:rsid w:val="00906E3D"/>
    <w:rsid w:val="00907E50"/>
    <w:rsid w:val="00914A6A"/>
    <w:rsid w:val="00935A00"/>
    <w:rsid w:val="00936693"/>
    <w:rsid w:val="0093746C"/>
    <w:rsid w:val="00940095"/>
    <w:rsid w:val="00944552"/>
    <w:rsid w:val="00945BB8"/>
    <w:rsid w:val="00950B5D"/>
    <w:rsid w:val="00954477"/>
    <w:rsid w:val="00957871"/>
    <w:rsid w:val="00960F07"/>
    <w:rsid w:val="00962C43"/>
    <w:rsid w:val="009658FD"/>
    <w:rsid w:val="0096779D"/>
    <w:rsid w:val="009739D2"/>
    <w:rsid w:val="00982ECC"/>
    <w:rsid w:val="00990939"/>
    <w:rsid w:val="009913E6"/>
    <w:rsid w:val="00992808"/>
    <w:rsid w:val="00992A69"/>
    <w:rsid w:val="0099438D"/>
    <w:rsid w:val="009963D8"/>
    <w:rsid w:val="009972E6"/>
    <w:rsid w:val="009A27FE"/>
    <w:rsid w:val="009B26BF"/>
    <w:rsid w:val="009B7C54"/>
    <w:rsid w:val="009C12B4"/>
    <w:rsid w:val="009C3C12"/>
    <w:rsid w:val="009C6CAF"/>
    <w:rsid w:val="009C7EAA"/>
    <w:rsid w:val="009D048E"/>
    <w:rsid w:val="009D0CDC"/>
    <w:rsid w:val="009D3AAF"/>
    <w:rsid w:val="009D69FD"/>
    <w:rsid w:val="009D6F12"/>
    <w:rsid w:val="009E1F76"/>
    <w:rsid w:val="009E410F"/>
    <w:rsid w:val="009F04FF"/>
    <w:rsid w:val="00A23FE5"/>
    <w:rsid w:val="00A25016"/>
    <w:rsid w:val="00A25C4C"/>
    <w:rsid w:val="00A312D8"/>
    <w:rsid w:val="00A328AB"/>
    <w:rsid w:val="00A34A66"/>
    <w:rsid w:val="00A35937"/>
    <w:rsid w:val="00A36676"/>
    <w:rsid w:val="00A403B1"/>
    <w:rsid w:val="00A40C3A"/>
    <w:rsid w:val="00A44C52"/>
    <w:rsid w:val="00A5332E"/>
    <w:rsid w:val="00A55634"/>
    <w:rsid w:val="00A63DB5"/>
    <w:rsid w:val="00A70139"/>
    <w:rsid w:val="00A80916"/>
    <w:rsid w:val="00A840CE"/>
    <w:rsid w:val="00A84756"/>
    <w:rsid w:val="00A8519C"/>
    <w:rsid w:val="00A90F98"/>
    <w:rsid w:val="00AA1335"/>
    <w:rsid w:val="00AA2595"/>
    <w:rsid w:val="00AB06BB"/>
    <w:rsid w:val="00AB2589"/>
    <w:rsid w:val="00AB271D"/>
    <w:rsid w:val="00AB3499"/>
    <w:rsid w:val="00AC07F0"/>
    <w:rsid w:val="00AD0894"/>
    <w:rsid w:val="00AE3A50"/>
    <w:rsid w:val="00AE3D86"/>
    <w:rsid w:val="00AE59FB"/>
    <w:rsid w:val="00AE6670"/>
    <w:rsid w:val="00AF0455"/>
    <w:rsid w:val="00AF09AA"/>
    <w:rsid w:val="00AF309B"/>
    <w:rsid w:val="00AF3865"/>
    <w:rsid w:val="00AF4392"/>
    <w:rsid w:val="00B0756E"/>
    <w:rsid w:val="00B123CE"/>
    <w:rsid w:val="00B1270B"/>
    <w:rsid w:val="00B16809"/>
    <w:rsid w:val="00B35B71"/>
    <w:rsid w:val="00B60A2E"/>
    <w:rsid w:val="00B61D51"/>
    <w:rsid w:val="00B671CA"/>
    <w:rsid w:val="00B7591B"/>
    <w:rsid w:val="00B805AF"/>
    <w:rsid w:val="00B8124B"/>
    <w:rsid w:val="00B82A85"/>
    <w:rsid w:val="00B9723F"/>
    <w:rsid w:val="00BA1568"/>
    <w:rsid w:val="00BA1DCA"/>
    <w:rsid w:val="00BA4EAB"/>
    <w:rsid w:val="00BB35A5"/>
    <w:rsid w:val="00BC3975"/>
    <w:rsid w:val="00BC4257"/>
    <w:rsid w:val="00BC72AB"/>
    <w:rsid w:val="00BC7E27"/>
    <w:rsid w:val="00BD2C96"/>
    <w:rsid w:val="00BD3CAD"/>
    <w:rsid w:val="00BD60E6"/>
    <w:rsid w:val="00BE1C9E"/>
    <w:rsid w:val="00BE34E0"/>
    <w:rsid w:val="00BE5794"/>
    <w:rsid w:val="00BE6805"/>
    <w:rsid w:val="00BE7281"/>
    <w:rsid w:val="00BE76DE"/>
    <w:rsid w:val="00BF694B"/>
    <w:rsid w:val="00C13796"/>
    <w:rsid w:val="00C16F21"/>
    <w:rsid w:val="00C2216A"/>
    <w:rsid w:val="00C25170"/>
    <w:rsid w:val="00C26EC2"/>
    <w:rsid w:val="00C400CF"/>
    <w:rsid w:val="00C453D5"/>
    <w:rsid w:val="00C46480"/>
    <w:rsid w:val="00C47455"/>
    <w:rsid w:val="00C51783"/>
    <w:rsid w:val="00C517C2"/>
    <w:rsid w:val="00C55363"/>
    <w:rsid w:val="00C60397"/>
    <w:rsid w:val="00C60986"/>
    <w:rsid w:val="00C610B0"/>
    <w:rsid w:val="00C64150"/>
    <w:rsid w:val="00C703CB"/>
    <w:rsid w:val="00C73F83"/>
    <w:rsid w:val="00C758BF"/>
    <w:rsid w:val="00C77C1F"/>
    <w:rsid w:val="00C83DF6"/>
    <w:rsid w:val="00C86801"/>
    <w:rsid w:val="00C87ED3"/>
    <w:rsid w:val="00C948F2"/>
    <w:rsid w:val="00CA1BB8"/>
    <w:rsid w:val="00CA323F"/>
    <w:rsid w:val="00CA504A"/>
    <w:rsid w:val="00CA5A72"/>
    <w:rsid w:val="00CB4F2D"/>
    <w:rsid w:val="00CB6D3C"/>
    <w:rsid w:val="00CB7EC4"/>
    <w:rsid w:val="00CC18FF"/>
    <w:rsid w:val="00CC22D0"/>
    <w:rsid w:val="00CD32D9"/>
    <w:rsid w:val="00CD44F7"/>
    <w:rsid w:val="00CD51E3"/>
    <w:rsid w:val="00CE164F"/>
    <w:rsid w:val="00CE3AC1"/>
    <w:rsid w:val="00CE7644"/>
    <w:rsid w:val="00CF5120"/>
    <w:rsid w:val="00D11CD5"/>
    <w:rsid w:val="00D13051"/>
    <w:rsid w:val="00D14395"/>
    <w:rsid w:val="00D146F4"/>
    <w:rsid w:val="00D223F5"/>
    <w:rsid w:val="00D238E1"/>
    <w:rsid w:val="00D25312"/>
    <w:rsid w:val="00D254E0"/>
    <w:rsid w:val="00D316C6"/>
    <w:rsid w:val="00D33CD1"/>
    <w:rsid w:val="00D351B7"/>
    <w:rsid w:val="00D40960"/>
    <w:rsid w:val="00D437AA"/>
    <w:rsid w:val="00D448FF"/>
    <w:rsid w:val="00D455A0"/>
    <w:rsid w:val="00D46215"/>
    <w:rsid w:val="00D50F44"/>
    <w:rsid w:val="00D5178A"/>
    <w:rsid w:val="00D518B3"/>
    <w:rsid w:val="00D526CB"/>
    <w:rsid w:val="00D5512E"/>
    <w:rsid w:val="00D61FD7"/>
    <w:rsid w:val="00D63AD7"/>
    <w:rsid w:val="00D66505"/>
    <w:rsid w:val="00D74B05"/>
    <w:rsid w:val="00D750F3"/>
    <w:rsid w:val="00D84111"/>
    <w:rsid w:val="00D90115"/>
    <w:rsid w:val="00D93523"/>
    <w:rsid w:val="00D94E61"/>
    <w:rsid w:val="00DA3B1A"/>
    <w:rsid w:val="00DB370D"/>
    <w:rsid w:val="00DC6D34"/>
    <w:rsid w:val="00DC7A3D"/>
    <w:rsid w:val="00DD569C"/>
    <w:rsid w:val="00DE0746"/>
    <w:rsid w:val="00DF2B3F"/>
    <w:rsid w:val="00DF40DD"/>
    <w:rsid w:val="00DF7E8E"/>
    <w:rsid w:val="00E04E4C"/>
    <w:rsid w:val="00E11A96"/>
    <w:rsid w:val="00E12430"/>
    <w:rsid w:val="00E17D70"/>
    <w:rsid w:val="00E21473"/>
    <w:rsid w:val="00E23C10"/>
    <w:rsid w:val="00E2667B"/>
    <w:rsid w:val="00E2761E"/>
    <w:rsid w:val="00E27754"/>
    <w:rsid w:val="00E4257C"/>
    <w:rsid w:val="00E453DE"/>
    <w:rsid w:val="00E4551E"/>
    <w:rsid w:val="00E46E9E"/>
    <w:rsid w:val="00E47F2A"/>
    <w:rsid w:val="00E514C7"/>
    <w:rsid w:val="00E546D8"/>
    <w:rsid w:val="00E57D18"/>
    <w:rsid w:val="00E70A57"/>
    <w:rsid w:val="00E72BAA"/>
    <w:rsid w:val="00E74E30"/>
    <w:rsid w:val="00E77497"/>
    <w:rsid w:val="00E812F8"/>
    <w:rsid w:val="00E86399"/>
    <w:rsid w:val="00E87F4D"/>
    <w:rsid w:val="00E95DBF"/>
    <w:rsid w:val="00EB0C06"/>
    <w:rsid w:val="00EB15DE"/>
    <w:rsid w:val="00EB5179"/>
    <w:rsid w:val="00EB7804"/>
    <w:rsid w:val="00EC4331"/>
    <w:rsid w:val="00ED0FC0"/>
    <w:rsid w:val="00ED6DCB"/>
    <w:rsid w:val="00EE14CA"/>
    <w:rsid w:val="00EE1F6B"/>
    <w:rsid w:val="00EE2CD0"/>
    <w:rsid w:val="00EE43C5"/>
    <w:rsid w:val="00EF1E33"/>
    <w:rsid w:val="00EF2AB5"/>
    <w:rsid w:val="00EF3BC1"/>
    <w:rsid w:val="00EF7BB5"/>
    <w:rsid w:val="00F00056"/>
    <w:rsid w:val="00F0176F"/>
    <w:rsid w:val="00F01973"/>
    <w:rsid w:val="00F04F9E"/>
    <w:rsid w:val="00F13174"/>
    <w:rsid w:val="00F230A2"/>
    <w:rsid w:val="00F25430"/>
    <w:rsid w:val="00F279C1"/>
    <w:rsid w:val="00F27C55"/>
    <w:rsid w:val="00F307E0"/>
    <w:rsid w:val="00F426B2"/>
    <w:rsid w:val="00F44AEC"/>
    <w:rsid w:val="00F50BD9"/>
    <w:rsid w:val="00F5165D"/>
    <w:rsid w:val="00F5672A"/>
    <w:rsid w:val="00F64F64"/>
    <w:rsid w:val="00F70E00"/>
    <w:rsid w:val="00F81F57"/>
    <w:rsid w:val="00F8774A"/>
    <w:rsid w:val="00F91A29"/>
    <w:rsid w:val="00F94794"/>
    <w:rsid w:val="00F97A1C"/>
    <w:rsid w:val="00FA0537"/>
    <w:rsid w:val="00FA08AD"/>
    <w:rsid w:val="00FA52AF"/>
    <w:rsid w:val="00FA691D"/>
    <w:rsid w:val="00FA7392"/>
    <w:rsid w:val="00FB0033"/>
    <w:rsid w:val="00FB59B6"/>
    <w:rsid w:val="00FC3030"/>
    <w:rsid w:val="00FC4AB6"/>
    <w:rsid w:val="00FC5532"/>
    <w:rsid w:val="00FC55D5"/>
    <w:rsid w:val="00FC58EC"/>
    <w:rsid w:val="00FC6FD8"/>
    <w:rsid w:val="00FE07D3"/>
    <w:rsid w:val="00FE1E0E"/>
    <w:rsid w:val="00FE6DFA"/>
    <w:rsid w:val="00FE7862"/>
    <w:rsid w:val="00FF2A2C"/>
    <w:rsid w:val="00FF384B"/>
    <w:rsid w:val="00FF3A71"/>
    <w:rsid w:val="00FF4AFC"/>
    <w:rsid w:val="01D35022"/>
    <w:rsid w:val="03793FAF"/>
    <w:rsid w:val="063454B6"/>
    <w:rsid w:val="06E86B3B"/>
    <w:rsid w:val="08894E0A"/>
    <w:rsid w:val="0EF1063E"/>
    <w:rsid w:val="125C546E"/>
    <w:rsid w:val="171A0A5B"/>
    <w:rsid w:val="19F77006"/>
    <w:rsid w:val="1A466763"/>
    <w:rsid w:val="1C5E09E9"/>
    <w:rsid w:val="1F7C2A0D"/>
    <w:rsid w:val="277B2718"/>
    <w:rsid w:val="27D62F07"/>
    <w:rsid w:val="2A5C7939"/>
    <w:rsid w:val="2FF17904"/>
    <w:rsid w:val="36B62FE6"/>
    <w:rsid w:val="37DA697C"/>
    <w:rsid w:val="38120352"/>
    <w:rsid w:val="3A797823"/>
    <w:rsid w:val="3CC721AC"/>
    <w:rsid w:val="4910188F"/>
    <w:rsid w:val="4AC56F57"/>
    <w:rsid w:val="4C917FE4"/>
    <w:rsid w:val="4CB76117"/>
    <w:rsid w:val="4D88239F"/>
    <w:rsid w:val="4E724A1E"/>
    <w:rsid w:val="54745C33"/>
    <w:rsid w:val="57F33F57"/>
    <w:rsid w:val="5C0664BE"/>
    <w:rsid w:val="5E0924FE"/>
    <w:rsid w:val="60A22B52"/>
    <w:rsid w:val="62604EDA"/>
    <w:rsid w:val="68617DA9"/>
    <w:rsid w:val="6B12778C"/>
    <w:rsid w:val="6B6E4103"/>
    <w:rsid w:val="6B7F0C54"/>
    <w:rsid w:val="701C3C6F"/>
    <w:rsid w:val="71224C99"/>
    <w:rsid w:val="71C653C6"/>
    <w:rsid w:val="76665D60"/>
    <w:rsid w:val="7B8404AF"/>
    <w:rsid w:val="7E9A3C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10914"/>
  <w15:docId w15:val="{4C66479D-1414-409E-A5FB-BAA880DB6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Pr>
      <w:sz w:val="20"/>
      <w:szCs w:val="20"/>
    </w:rPr>
  </w:style>
  <w:style w:type="paragraph" w:styleId="a5">
    <w:name w:val="Balloon Text"/>
    <w:basedOn w:val="a"/>
    <w:link w:val="a6"/>
    <w:uiPriority w:val="99"/>
    <w:semiHidden/>
    <w:unhideWhenUsed/>
    <w:qFormat/>
    <w:rPr>
      <w:rFonts w:ascii="Segoe UI" w:hAnsi="Segoe UI" w:cs="Segoe UI"/>
      <w:sz w:val="20"/>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e">
    <w:name w:val="Light Shading"/>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1"/>
    <w:uiPriority w:val="60"/>
    <w:qFormat/>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
    <w:name w:val="Strong"/>
    <w:basedOn w:val="a0"/>
    <w:uiPriority w:val="22"/>
    <w:qFormat/>
    <w:rPr>
      <w:b/>
      <w:bCs/>
    </w:rPr>
  </w:style>
  <w:style w:type="character" w:styleId="af0">
    <w:name w:val="Hyperlink"/>
    <w:basedOn w:val="a0"/>
    <w:qFormat/>
    <w:rPr>
      <w:color w:val="0000FF"/>
      <w:u w:val="single"/>
    </w:rPr>
  </w:style>
  <w:style w:type="character" w:styleId="af1">
    <w:name w:val="annotation reference"/>
    <w:basedOn w:val="a0"/>
    <w:uiPriority w:val="99"/>
    <w:semiHidden/>
    <w:unhideWhenUsed/>
    <w:qFormat/>
    <w:rPr>
      <w:sz w:val="16"/>
      <w:szCs w:val="16"/>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1">
    <w:name w:val="不明显强调1"/>
    <w:basedOn w:val="a0"/>
    <w:uiPriority w:val="19"/>
    <w:qFormat/>
    <w:rPr>
      <w:i/>
      <w:iCs/>
      <w:color w:val="7F7F7F" w:themeColor="text1" w:themeTint="80"/>
    </w:rPr>
  </w:style>
  <w:style w:type="character" w:customStyle="1" w:styleId="apple-converted-space">
    <w:name w:val="apple-converted-space"/>
    <w:basedOn w:val="a0"/>
    <w:qFormat/>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2"/>
    </w:rPr>
  </w:style>
  <w:style w:type="character" w:customStyle="1" w:styleId="a4">
    <w:name w:val="批注文字 字符"/>
    <w:basedOn w:val="a0"/>
    <w:link w:val="a3"/>
    <w:uiPriority w:val="99"/>
    <w:qFormat/>
    <w:rPr>
      <w:sz w:val="20"/>
      <w:szCs w:val="20"/>
    </w:rPr>
  </w:style>
  <w:style w:type="character" w:customStyle="1" w:styleId="a6">
    <w:name w:val="批注框文本 字符"/>
    <w:basedOn w:val="a0"/>
    <w:link w:val="a5"/>
    <w:uiPriority w:val="99"/>
    <w:semiHidden/>
    <w:qFormat/>
    <w:rPr>
      <w:rFonts w:ascii="Segoe UI" w:hAnsi="Segoe UI" w:cs="Segoe UI"/>
      <w:sz w:val="20"/>
      <w:szCs w:val="18"/>
    </w:rPr>
  </w:style>
  <w:style w:type="character" w:customStyle="1" w:styleId="ac">
    <w:name w:val="批注主题 字符"/>
    <w:basedOn w:val="a4"/>
    <w:link w:val="ab"/>
    <w:uiPriority w:val="99"/>
    <w:semiHidden/>
    <w:qFormat/>
    <w:rPr>
      <w:b/>
      <w:bCs/>
      <w:sz w:val="20"/>
      <w:szCs w:val="20"/>
    </w:rPr>
  </w:style>
  <w:style w:type="character" w:customStyle="1" w:styleId="normaltxt1">
    <w:name w:val="normaltxt1"/>
    <w:basedOn w:val="a0"/>
    <w:qFormat/>
    <w:rPr>
      <w:rFonts w:ascii="宋体" w:eastAsia="宋体" w:hAnsi="宋体" w:cs="宋体" w:hint="eastAsia"/>
      <w:color w:val="000000"/>
      <w:sz w:val="21"/>
      <w:szCs w:val="21"/>
    </w:rPr>
  </w:style>
  <w:style w:type="paragraph" w:customStyle="1" w:styleId="MDPI42tablebody">
    <w:name w:val="MDPI_4.2_table_body"/>
    <w:qFormat/>
    <w:pPr>
      <w:adjustRightInd w:val="0"/>
      <w:snapToGrid w:val="0"/>
    </w:pPr>
    <w:rPr>
      <w:rFonts w:ascii="Palatino Linotype" w:eastAsia="Times New Roman" w:hAnsi="Palatino Linotype" w:cstheme="minorBidi"/>
      <w:snapToGrid w:val="0"/>
      <w:color w:val="000000"/>
      <w:sz w:val="21"/>
      <w:szCs w:val="22"/>
      <w:lang w:eastAsia="de-DE" w:bidi="en-US"/>
    </w:rPr>
  </w:style>
  <w:style w:type="table" w:customStyle="1" w:styleId="Mdeck5tablebodythreelines">
    <w:name w:val="M_deck_5_table_body_three_lines"/>
    <w:basedOn w:val="a1"/>
    <w:uiPriority w:val="99"/>
    <w:qFormat/>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snapToGrid w:val="0"/>
      <w:color w:val="000000"/>
      <w:sz w:val="21"/>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fwong3@hotmail.com.h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89860CC-2E04-47A3-8D06-6730CF502B0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6</Pages>
  <Words>3488</Words>
  <Characters>1988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xl</dc:creator>
  <cp:lastModifiedBy>dell</cp:lastModifiedBy>
  <cp:revision>8</cp:revision>
  <dcterms:created xsi:type="dcterms:W3CDTF">2022-02-28T00:47:00Z</dcterms:created>
  <dcterms:modified xsi:type="dcterms:W3CDTF">2022-03-0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07</vt:lpwstr>
  </property>
</Properties>
</file>